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7AF2DF4" w14:textId="5ABDD36E" w:rsidR="00D4764B" w:rsidRPr="00D9209D" w:rsidRDefault="00CD3876" w:rsidP="00BA326F">
      <w:pPr>
        <w:pStyle w:val="Heading1"/>
        <w:spacing w:before="0" w:after="100" w:afterAutospacing="1" w:line="72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0" w:name="_Toc409766887"/>
      <w:bookmarkStart w:id="1" w:name="_Toc409767885"/>
      <w:r>
        <w:rPr>
          <w:rFonts w:ascii="Times New Roman" w:hAnsi="Times New Roman" w:cs="Times New Roman"/>
          <w:color w:val="auto"/>
          <w:sz w:val="24"/>
          <w:szCs w:val="24"/>
        </w:rPr>
        <w:t>DAFTAR PUSTAKA</w:t>
      </w:r>
      <w:bookmarkEnd w:id="0"/>
      <w:bookmarkEnd w:id="1"/>
    </w:p>
    <w:p w14:paraId="1D77F8CF" w14:textId="28FA74AF" w:rsidR="00D9209D" w:rsidRPr="009163B1" w:rsidRDefault="00D656E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53546">
        <w:rPr>
          <w:rFonts w:ascii="Times New Roman" w:hAnsi="Times New Roman" w:cs="Times New Roman"/>
        </w:rPr>
        <w:fldChar w:fldCharType="begin" w:fldLock="1"/>
      </w:r>
      <w:r w:rsidRPr="00A53546">
        <w:rPr>
          <w:rFonts w:ascii="Times New Roman" w:hAnsi="Times New Roman" w:cs="Times New Roman"/>
        </w:rPr>
        <w:instrText xml:space="preserve">ADDIN Mendeley Bibliography CSL_BIBLIOGRAPHY </w:instrText>
      </w:r>
      <w:r w:rsidRPr="00A53546">
        <w:rPr>
          <w:rFonts w:ascii="Times New Roman" w:hAnsi="Times New Roman" w:cs="Times New Roman"/>
        </w:rPr>
        <w:fldChar w:fldCharType="separate"/>
      </w:r>
      <w:r w:rsidR="00D9209D" w:rsidRPr="009163B1">
        <w:rPr>
          <w:rFonts w:ascii="Times New Roman" w:hAnsi="Times New Roman" w:cs="Times New Roman"/>
          <w:noProof/>
          <w:sz w:val="24"/>
          <w:szCs w:val="24"/>
        </w:rPr>
        <w:t xml:space="preserve">Baridwan, Z. (2014). </w:t>
      </w:r>
      <w:r w:rsidR="00D9209D"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Intermediate Accounting</w:t>
      </w:r>
      <w:r w:rsidR="00D9209D" w:rsidRPr="009163B1">
        <w:rPr>
          <w:rFonts w:ascii="Times New Roman" w:hAnsi="Times New Roman" w:cs="Times New Roman"/>
          <w:noProof/>
          <w:sz w:val="24"/>
          <w:szCs w:val="24"/>
        </w:rPr>
        <w:t xml:space="preserve"> (8th ed.). Yogyakarta: BPFE.</w:t>
      </w:r>
    </w:p>
    <w:p w14:paraId="1E90EF53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Benyamin, D., &amp; Rosita, S. I. (2013). </w:t>
      </w:r>
      <w:r w:rsidRPr="005068FF">
        <w:rPr>
          <w:rFonts w:ascii="Times New Roman" w:hAnsi="Times New Roman" w:cs="Times New Roman"/>
          <w:i/>
          <w:noProof/>
          <w:sz w:val="24"/>
          <w:szCs w:val="24"/>
        </w:rPr>
        <w:t>Tinjauan Perencanaan Pajak Sehubungan Pembelian Aktiva Tetap Berwujud Secara Tunai, Kredit dan Leasing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5068FF">
        <w:rPr>
          <w:rFonts w:ascii="Times New Roman" w:hAnsi="Times New Roman" w:cs="Times New Roman"/>
          <w:iCs/>
          <w:noProof/>
          <w:sz w:val="24"/>
          <w:szCs w:val="24"/>
        </w:rPr>
        <w:t>Jurnal Sekolah Tinggi Ilmu Ekonomi Kesatuan Bogor, Indonesia</w:t>
      </w:r>
      <w:r w:rsidRPr="005068F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5068FF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5068FF">
        <w:rPr>
          <w:rFonts w:ascii="Times New Roman" w:hAnsi="Times New Roman" w:cs="Times New Roman"/>
          <w:noProof/>
          <w:sz w:val="24"/>
          <w:szCs w:val="24"/>
        </w:rPr>
        <w:t>(1)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939F9A0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>Budiarti, W., &amp; Hidayati, F. D. (2015). A</w:t>
      </w:r>
      <w:r w:rsidRPr="007307ED">
        <w:rPr>
          <w:rFonts w:ascii="Times New Roman" w:hAnsi="Times New Roman" w:cs="Times New Roman"/>
          <w:i/>
          <w:noProof/>
          <w:sz w:val="24"/>
          <w:szCs w:val="24"/>
        </w:rPr>
        <w:t>nalisis Perbandingan Pendanaan Aset Tetap Alternatif Leasing dengan Pinaman Bank dalam Efisiensi Pajak Penghasilan Badan (Studi Kasus pada PT Cahaya Gasdom)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7307ED">
        <w:rPr>
          <w:rFonts w:ascii="Times New Roman" w:hAnsi="Times New Roman" w:cs="Times New Roman"/>
          <w:iCs/>
          <w:noProof/>
          <w:sz w:val="24"/>
          <w:szCs w:val="24"/>
        </w:rPr>
        <w:t>JIAFE (Jurnal Ilmiah Akuntansi Fakultas Ekonomi) Volume 1 No. 2 Tahun 2015, Hal. 94-102</w:t>
      </w:r>
      <w:r w:rsidRPr="007307E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7307ED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7307ED">
        <w:rPr>
          <w:rFonts w:ascii="Times New Roman" w:hAnsi="Times New Roman" w:cs="Times New Roman"/>
          <w:noProof/>
          <w:sz w:val="24"/>
          <w:szCs w:val="24"/>
        </w:rPr>
        <w:t>(2), 94–102.</w:t>
      </w:r>
    </w:p>
    <w:p w14:paraId="002A4AFE" w14:textId="451021CE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Company Profile PT. Konesia Prologix Line (KPL)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 Jakarta: PT Konesia Prologix Line.</w:t>
      </w:r>
    </w:p>
    <w:p w14:paraId="718B99E8" w14:textId="360F5A29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Company Profile PT. Takari Kokoh Sejahtera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 (2017) (1s</w:t>
      </w:r>
      <w:r w:rsidR="006746CB">
        <w:rPr>
          <w:rFonts w:ascii="Times New Roman" w:hAnsi="Times New Roman" w:cs="Times New Roman"/>
          <w:noProof/>
          <w:sz w:val="24"/>
          <w:szCs w:val="24"/>
        </w:rPr>
        <w:t>t ed.). Jakarta: PT Takari Koko</w:t>
      </w:r>
      <w:r w:rsidRPr="009163B1">
        <w:rPr>
          <w:rFonts w:ascii="Times New Roman" w:hAnsi="Times New Roman" w:cs="Times New Roman"/>
          <w:noProof/>
          <w:sz w:val="24"/>
          <w:szCs w:val="24"/>
        </w:rPr>
        <w:t>h Sejahtera.</w:t>
      </w:r>
    </w:p>
    <w:p w14:paraId="139C5CDC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7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 (12th ed.). Jakarta: Salemba Empat.</w:t>
      </w:r>
    </w:p>
    <w:p w14:paraId="70A32448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Halim, A., Bawono, I. R., &amp; Dara, A. (2016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Perpajakan: Konsep, Aplikasi, Contoh, dan Studi Kasus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 (2nd ed.). Jakarta: Salemba Empat.</w:t>
      </w:r>
    </w:p>
    <w:p w14:paraId="3DB3DF7C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Hery. (2014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Akuntansi Perpajakan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 (A. Teresia, Ed.). Jakarta: PT Grasindo.</w:t>
      </w:r>
    </w:p>
    <w:p w14:paraId="38915F4E" w14:textId="241FB708" w:rsidR="00D9209D" w:rsidRDefault="00E05B69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katan Akuntan Indonesia. (2014</w:t>
      </w:r>
      <w:r w:rsidR="00D9209D" w:rsidRPr="009163B1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300A7B">
        <w:rPr>
          <w:rFonts w:ascii="Times New Roman" w:hAnsi="Times New Roman" w:cs="Times New Roman"/>
          <w:i/>
          <w:noProof/>
          <w:sz w:val="24"/>
          <w:szCs w:val="24"/>
        </w:rPr>
        <w:t xml:space="preserve">PSAK </w:t>
      </w:r>
      <w:r w:rsidR="00D9209D" w:rsidRPr="006746CB">
        <w:rPr>
          <w:rFonts w:ascii="Times New Roman" w:hAnsi="Times New Roman" w:cs="Times New Roman"/>
          <w:i/>
          <w:noProof/>
          <w:sz w:val="24"/>
          <w:szCs w:val="24"/>
        </w:rPr>
        <w:t xml:space="preserve">30 Sewa. In </w:t>
      </w:r>
      <w:r w:rsidR="00D9209D" w:rsidRPr="006746CB">
        <w:rPr>
          <w:rFonts w:ascii="Times New Roman" w:hAnsi="Times New Roman" w:cs="Times New Roman"/>
          <w:i/>
          <w:iCs/>
          <w:noProof/>
          <w:sz w:val="24"/>
          <w:szCs w:val="24"/>
        </w:rPr>
        <w:t>Pernyataan Standar Akuntansi Keuangan (PSAK)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(2014</w:t>
      </w:r>
      <w:r w:rsidR="00D9209D" w:rsidRPr="006746CB">
        <w:rPr>
          <w:rFonts w:ascii="Times New Roman" w:hAnsi="Times New Roman" w:cs="Times New Roman"/>
          <w:i/>
          <w:noProof/>
          <w:sz w:val="24"/>
          <w:szCs w:val="24"/>
        </w:rPr>
        <w:t>th ed.)</w:t>
      </w:r>
      <w:r w:rsidR="00D9209D" w:rsidRPr="009163B1">
        <w:rPr>
          <w:rFonts w:ascii="Times New Roman" w:hAnsi="Times New Roman" w:cs="Times New Roman"/>
          <w:noProof/>
          <w:sz w:val="24"/>
          <w:szCs w:val="24"/>
        </w:rPr>
        <w:t>. Jakarta: Dewan Standar Akuntansi Keuangan.</w:t>
      </w:r>
    </w:p>
    <w:p w14:paraId="0BA38413" w14:textId="4331435C" w:rsidR="00467D3C" w:rsidRPr="009163B1" w:rsidRDefault="00300A7B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Ikatan Akuntan Indonesia. (201</w:t>
      </w:r>
      <w:r w:rsidR="003F515A">
        <w:rPr>
          <w:rFonts w:ascii="Times New Roman" w:hAnsi="Times New Roman" w:cs="Times New Roman"/>
          <w:noProof/>
          <w:sz w:val="24"/>
          <w:szCs w:val="24"/>
        </w:rPr>
        <w:t>5</w:t>
      </w:r>
      <w:r w:rsidR="00467D3C" w:rsidRPr="009163B1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467D3C">
        <w:rPr>
          <w:rFonts w:ascii="Times New Roman" w:hAnsi="Times New Roman" w:cs="Times New Roman"/>
          <w:i/>
          <w:noProof/>
          <w:sz w:val="24"/>
          <w:szCs w:val="24"/>
        </w:rPr>
        <w:t>PSAK</w:t>
      </w:r>
      <w:r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467D3C">
        <w:rPr>
          <w:rFonts w:ascii="Times New Roman" w:hAnsi="Times New Roman" w:cs="Times New Roman"/>
          <w:i/>
          <w:noProof/>
          <w:sz w:val="24"/>
          <w:szCs w:val="24"/>
        </w:rPr>
        <w:t>16</w:t>
      </w:r>
      <w:r w:rsidR="00467D3C" w:rsidRPr="006746CB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467D3C">
        <w:rPr>
          <w:rFonts w:ascii="Times New Roman" w:hAnsi="Times New Roman" w:cs="Times New Roman"/>
          <w:i/>
          <w:noProof/>
          <w:sz w:val="24"/>
          <w:szCs w:val="24"/>
        </w:rPr>
        <w:t>Aset Tetap</w:t>
      </w:r>
      <w:r w:rsidR="00467D3C" w:rsidRPr="006746CB">
        <w:rPr>
          <w:rFonts w:ascii="Times New Roman" w:hAnsi="Times New Roman" w:cs="Times New Roman"/>
          <w:i/>
          <w:noProof/>
          <w:sz w:val="24"/>
          <w:szCs w:val="24"/>
        </w:rPr>
        <w:t xml:space="preserve">. In </w:t>
      </w:r>
      <w:r w:rsidR="00467D3C" w:rsidRPr="006746CB">
        <w:rPr>
          <w:rFonts w:ascii="Times New Roman" w:hAnsi="Times New Roman" w:cs="Times New Roman"/>
          <w:i/>
          <w:iCs/>
          <w:noProof/>
          <w:sz w:val="24"/>
          <w:szCs w:val="24"/>
        </w:rPr>
        <w:t>Pernyataan Standar Akuntansi Keuangan (PSAK)</w:t>
      </w:r>
      <w:r w:rsidR="00467D3C">
        <w:rPr>
          <w:rFonts w:ascii="Times New Roman" w:hAnsi="Times New Roman" w:cs="Times New Roman"/>
          <w:i/>
          <w:noProof/>
          <w:sz w:val="24"/>
          <w:szCs w:val="24"/>
        </w:rPr>
        <w:t xml:space="preserve"> (20</w:t>
      </w:r>
      <w:r w:rsidR="00467D3C" w:rsidRPr="006746CB">
        <w:rPr>
          <w:rFonts w:ascii="Times New Roman" w:hAnsi="Times New Roman" w:cs="Times New Roman"/>
          <w:i/>
          <w:noProof/>
          <w:sz w:val="24"/>
          <w:szCs w:val="24"/>
        </w:rPr>
        <w:t>1</w:t>
      </w:r>
      <w:r>
        <w:rPr>
          <w:rFonts w:ascii="Times New Roman" w:hAnsi="Times New Roman" w:cs="Times New Roman"/>
          <w:i/>
          <w:noProof/>
          <w:sz w:val="24"/>
          <w:szCs w:val="24"/>
        </w:rPr>
        <w:t>5</w:t>
      </w:r>
      <w:r w:rsidR="00467D3C" w:rsidRPr="006746CB">
        <w:rPr>
          <w:rFonts w:ascii="Times New Roman" w:hAnsi="Times New Roman" w:cs="Times New Roman"/>
          <w:i/>
          <w:noProof/>
          <w:sz w:val="24"/>
          <w:szCs w:val="24"/>
        </w:rPr>
        <w:t>th ed.)</w:t>
      </w:r>
      <w:r w:rsidR="00467D3C" w:rsidRPr="009163B1">
        <w:rPr>
          <w:rFonts w:ascii="Times New Roman" w:hAnsi="Times New Roman" w:cs="Times New Roman"/>
          <w:noProof/>
          <w:sz w:val="24"/>
          <w:szCs w:val="24"/>
        </w:rPr>
        <w:t>. Jakarta: Dewan Standar Akuntansi Keuangan.</w:t>
      </w:r>
    </w:p>
    <w:p w14:paraId="3C020336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Ikatan Akuntan Indonesia. (2015a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Modul Pelatihan Pajak Terapan Brevet AB Terpadu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 Jakarta: Ikatan Akuntan Indonesia.</w:t>
      </w:r>
    </w:p>
    <w:p w14:paraId="3441FA39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Ikatan Akuntan Indonesia. (2015b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Susunan dalam Satu Naskah: Undang-Undang Perpajakan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 Jakarta: Ikatan Akuntan Indonesia.</w:t>
      </w:r>
    </w:p>
    <w:p w14:paraId="62291ABF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Martani, D., Siregar, S. V., Wardhani, R., Farahmita, A., &amp; Tanujaya, E. (2016a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Akuntansi Keuangan Menengah Berbasis PSAK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 (1st ed.). Jakarta: Salemba Empat.</w:t>
      </w:r>
    </w:p>
    <w:p w14:paraId="5DF3FA82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Martani, D., Siregar, S. V., Wardhani, R., Farahmita, A., &amp; Tanujaya, E. (2016b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Akuntansi Keuangan Menengah Berbasis PSAK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 (E. S. Suharsi, Ed.) (2nd ed.). Jakarta: Salemba Empat.</w:t>
      </w:r>
    </w:p>
    <w:p w14:paraId="73DE475B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Oktarina, Y. (2002). </w:t>
      </w:r>
      <w:r w:rsidRPr="000230EF">
        <w:rPr>
          <w:rFonts w:ascii="Times New Roman" w:hAnsi="Times New Roman" w:cs="Times New Roman"/>
          <w:i/>
          <w:noProof/>
          <w:sz w:val="24"/>
          <w:szCs w:val="24"/>
        </w:rPr>
        <w:t>Analisis Perlakuan Akuntansi dan Perpajakan atas Kepemilikan Aset Tetap terhadap Laba Kena Pajak dan PPh Terutang (Studi Kasus pada PT. Bokormas Wahana Makmur)</w:t>
      </w:r>
      <w:r w:rsidRPr="003916F0">
        <w:rPr>
          <w:rFonts w:ascii="Times New Roman" w:hAnsi="Times New Roman" w:cs="Times New Roman"/>
          <w:noProof/>
          <w:sz w:val="24"/>
          <w:szCs w:val="24"/>
        </w:rPr>
        <w:t>.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230EF">
        <w:rPr>
          <w:rFonts w:ascii="Times New Roman" w:hAnsi="Times New Roman" w:cs="Times New Roman"/>
          <w:iCs/>
          <w:noProof/>
          <w:sz w:val="24"/>
          <w:szCs w:val="24"/>
        </w:rPr>
        <w:t>Jurnal Universitas Lampung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164711C" w14:textId="77777777" w:rsidR="00D9209D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Pohan, C. A. (2013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Manajemen Perpajakan: Strategi Perencanaan Pajak dan Bisnis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 Jakarta: Gramedia Pustaka Utama.</w:t>
      </w:r>
    </w:p>
    <w:p w14:paraId="7A5F5B0E" w14:textId="77777777" w:rsidR="00BA326F" w:rsidRPr="009163B1" w:rsidRDefault="00BA326F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26F77CB" w14:textId="37352CDC" w:rsidR="000B7E4E" w:rsidRPr="009163B1" w:rsidRDefault="00D9209D" w:rsidP="00BA326F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utri, A. K., &amp; Andrianus, J. (2012). </w:t>
      </w:r>
      <w:r w:rsidRPr="003916F0">
        <w:rPr>
          <w:rFonts w:ascii="Times New Roman" w:hAnsi="Times New Roman" w:cs="Times New Roman"/>
          <w:i/>
          <w:noProof/>
          <w:sz w:val="24"/>
          <w:szCs w:val="24"/>
        </w:rPr>
        <w:t>Penerapan Perencanaan Pajak Dalam Keputusan Pembelian Mixer Truck Kaitannya dengan Penghematan Pajak (Studi Kasus pada PT. Duta Bangsa Mandiri, Pasuruan)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916F0">
        <w:rPr>
          <w:rFonts w:ascii="Times New Roman" w:hAnsi="Times New Roman" w:cs="Times New Roman"/>
          <w:iCs/>
          <w:noProof/>
          <w:sz w:val="24"/>
          <w:szCs w:val="24"/>
        </w:rPr>
        <w:t>Jurnal Universitas Brawijaya</w:t>
      </w:r>
      <w:r w:rsidRPr="003916F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48A2E32" w14:textId="3677DFBB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Republik Indonesia. (1991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Keputusan Menteri Keuangan Republik Indonesia Nomor 1169/KMK.01/1991 Tentang Kegiatan Sewa Guna Usaha (Leasing)</w:t>
      </w:r>
      <w:r w:rsidR="005415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163B1">
        <w:rPr>
          <w:rFonts w:ascii="Times New Roman" w:hAnsi="Times New Roman" w:cs="Times New Roman"/>
          <w:noProof/>
          <w:sz w:val="24"/>
          <w:szCs w:val="24"/>
        </w:rPr>
        <w:t>Menteri Keuangan.</w:t>
      </w:r>
      <w:r w:rsidR="00391825">
        <w:rPr>
          <w:rFonts w:ascii="Times New Roman" w:hAnsi="Times New Roman" w:cs="Times New Roman"/>
          <w:noProof/>
          <w:sz w:val="24"/>
          <w:szCs w:val="24"/>
        </w:rPr>
        <w:t xml:space="preserve"> Jakarta.</w:t>
      </w:r>
    </w:p>
    <w:p w14:paraId="341B0C81" w14:textId="4E61D500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Republik Indonesia. (1998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Undang-Undang Republik Indonesia Nomor 10 Tahun 1998 tentang Perbankan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</w:t>
      </w:r>
      <w:r w:rsidR="00DE689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E689D" w:rsidRPr="001A50BA">
        <w:rPr>
          <w:rFonts w:ascii="Times New Roman" w:hAnsi="Times New Roman" w:cs="Times New Roman"/>
          <w:noProof/>
          <w:sz w:val="24"/>
          <w:szCs w:val="24"/>
        </w:rPr>
        <w:t>Lembaran Negara R</w:t>
      </w:r>
      <w:r w:rsidR="00DE689D">
        <w:rPr>
          <w:rFonts w:ascii="Times New Roman" w:hAnsi="Times New Roman" w:cs="Times New Roman"/>
          <w:noProof/>
          <w:sz w:val="24"/>
          <w:szCs w:val="24"/>
        </w:rPr>
        <w:t>I Tahun 1998</w:t>
      </w:r>
      <w:r w:rsidR="00F63577">
        <w:rPr>
          <w:rFonts w:ascii="Times New Roman" w:hAnsi="Times New Roman" w:cs="Times New Roman"/>
          <w:noProof/>
          <w:sz w:val="24"/>
          <w:szCs w:val="24"/>
        </w:rPr>
        <w:t>,</w:t>
      </w:r>
      <w:r w:rsidR="00DE689D">
        <w:rPr>
          <w:rFonts w:ascii="Times New Roman" w:hAnsi="Times New Roman" w:cs="Times New Roman"/>
          <w:noProof/>
          <w:sz w:val="24"/>
          <w:szCs w:val="24"/>
        </w:rPr>
        <w:t xml:space="preserve"> No. </w:t>
      </w:r>
      <w:r w:rsidR="00DE689D" w:rsidRPr="001A50BA">
        <w:rPr>
          <w:rFonts w:ascii="Times New Roman" w:hAnsi="Times New Roman" w:cs="Times New Roman"/>
          <w:noProof/>
          <w:sz w:val="24"/>
          <w:szCs w:val="24"/>
        </w:rPr>
        <w:t>182</w:t>
      </w:r>
      <w:r w:rsidR="00DE689D">
        <w:rPr>
          <w:rFonts w:ascii="Times New Roman" w:hAnsi="Times New Roman" w:cs="Times New Roman"/>
          <w:noProof/>
          <w:sz w:val="24"/>
          <w:szCs w:val="24"/>
        </w:rPr>
        <w:t>.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 Ment</w:t>
      </w:r>
      <w:r w:rsidR="007815C6">
        <w:rPr>
          <w:rFonts w:ascii="Times New Roman" w:hAnsi="Times New Roman" w:cs="Times New Roman"/>
          <w:noProof/>
          <w:sz w:val="24"/>
          <w:szCs w:val="24"/>
        </w:rPr>
        <w:t>eri Negara Sekertaris Negara R</w:t>
      </w:r>
      <w:r w:rsidR="009B4D98">
        <w:rPr>
          <w:rFonts w:ascii="Times New Roman" w:hAnsi="Times New Roman" w:cs="Times New Roman"/>
          <w:noProof/>
          <w:sz w:val="24"/>
          <w:szCs w:val="24"/>
        </w:rPr>
        <w:t>I. Jakarta.</w:t>
      </w:r>
    </w:p>
    <w:p w14:paraId="0CBB90A0" w14:textId="2F55DADE" w:rsidR="00D9209D" w:rsidRPr="00800E25" w:rsidRDefault="00BC7AC0" w:rsidP="00E242A7">
      <w:pPr>
        <w:ind w:left="426" w:hanging="426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epublik Indonesia. (2009</w:t>
      </w:r>
      <w:r w:rsidR="00D9209D" w:rsidRPr="009163B1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="00D9209D"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Undang-Un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dang Republik Indonesia Nomor 16 Tahun 2009</w:t>
      </w:r>
      <w:r w:rsidR="00D9209D"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Tentang Ketentuan Umum dan Tata Cara Perpajakan</w:t>
      </w:r>
      <w:r w:rsidR="007815C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EA612C" w:rsidRPr="00EA612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Lembaran Negara RI Tahun 2009</w:t>
      </w:r>
      <w:r w:rsidR="00800E25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,</w:t>
      </w:r>
      <w:r w:rsidR="00EA612C" w:rsidRPr="00EA612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 No</w:t>
      </w:r>
      <w:r w:rsidR="00800E25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.</w:t>
      </w:r>
      <w:r w:rsidR="00EA612C" w:rsidRPr="00EA612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 62</w:t>
      </w:r>
      <w:r w:rsidR="00800E25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7815C6">
        <w:rPr>
          <w:rFonts w:ascii="Times New Roman" w:hAnsi="Times New Roman" w:cs="Times New Roman"/>
          <w:noProof/>
          <w:sz w:val="24"/>
          <w:szCs w:val="24"/>
        </w:rPr>
        <w:t>Menteri Hukum dan Hak Asasi Manusia R</w:t>
      </w:r>
      <w:r w:rsidR="00B76EC7">
        <w:rPr>
          <w:rFonts w:ascii="Times New Roman" w:hAnsi="Times New Roman" w:cs="Times New Roman"/>
          <w:noProof/>
          <w:sz w:val="24"/>
          <w:szCs w:val="24"/>
        </w:rPr>
        <w:t>I</w:t>
      </w:r>
      <w:r w:rsidR="007815C6">
        <w:rPr>
          <w:rFonts w:ascii="Times New Roman" w:hAnsi="Times New Roman" w:cs="Times New Roman"/>
          <w:noProof/>
          <w:sz w:val="24"/>
          <w:szCs w:val="24"/>
        </w:rPr>
        <w:t>.</w:t>
      </w:r>
      <w:r w:rsidR="00880B98">
        <w:rPr>
          <w:rFonts w:ascii="Times New Roman" w:hAnsi="Times New Roman" w:cs="Times New Roman"/>
          <w:noProof/>
          <w:sz w:val="24"/>
          <w:szCs w:val="24"/>
        </w:rPr>
        <w:t xml:space="preserve"> Jakarta.</w:t>
      </w:r>
    </w:p>
    <w:p w14:paraId="55237F78" w14:textId="68B04638" w:rsidR="003776DB" w:rsidRDefault="003776DB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smi, S. (2014). </w:t>
      </w:r>
      <w:r>
        <w:rPr>
          <w:rFonts w:ascii="Times New Roman" w:hAnsi="Times New Roman" w:cs="Times New Roman"/>
          <w:i/>
          <w:iCs/>
          <w:sz w:val="24"/>
          <w:szCs w:val="24"/>
        </w:rPr>
        <w:t>Perpajakan Teori dan Kasus</w:t>
      </w:r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8</w:t>
      </w:r>
      <w:r w:rsidRPr="009163B1">
        <w:rPr>
          <w:rFonts w:ascii="Times New Roman" w:hAnsi="Times New Roman" w:cs="Times New Roman"/>
          <w:noProof/>
          <w:sz w:val="24"/>
          <w:szCs w:val="24"/>
        </w:rPr>
        <w:t>th ed.)</w:t>
      </w:r>
      <w:r>
        <w:rPr>
          <w:rFonts w:ascii="Times New Roman" w:hAnsi="Times New Roman" w:cs="Times New Roman"/>
          <w:sz w:val="24"/>
          <w:szCs w:val="24"/>
        </w:rPr>
        <w:t>. Jakarta: Salemba Empat.</w:t>
      </w:r>
    </w:p>
    <w:p w14:paraId="12A802D9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Rudianto. (2018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Akuntansi Intermediate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 (S. Saat, Ed.). Jakarta: Erlangga.</w:t>
      </w:r>
    </w:p>
    <w:p w14:paraId="52820590" w14:textId="77777777" w:rsidR="00D9209D" w:rsidRPr="0085481A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Safitri, &amp; Selfi. (2014). </w:t>
      </w:r>
      <w:r w:rsidRPr="0085481A">
        <w:rPr>
          <w:rFonts w:ascii="Times New Roman" w:hAnsi="Times New Roman" w:cs="Times New Roman"/>
          <w:i/>
          <w:noProof/>
          <w:sz w:val="24"/>
          <w:szCs w:val="24"/>
        </w:rPr>
        <w:t>Penerapan Perencanaan Pajak dalam Keputusan Pembelian Pick Up: Studi Kasus PT Indigo Cakrawangsa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5481A">
        <w:rPr>
          <w:rFonts w:ascii="Times New Roman" w:hAnsi="Times New Roman" w:cs="Times New Roman"/>
          <w:iCs/>
          <w:noProof/>
          <w:sz w:val="24"/>
          <w:szCs w:val="24"/>
        </w:rPr>
        <w:t>Jurnal Sekolah Tinggi Ilmu Administrasi Mandala Indonesia</w:t>
      </w:r>
      <w:r w:rsidRPr="0085481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5481A">
        <w:rPr>
          <w:rFonts w:ascii="Times New Roman" w:hAnsi="Times New Roman" w:cs="Times New Roman"/>
          <w:iCs/>
          <w:noProof/>
          <w:sz w:val="24"/>
          <w:szCs w:val="24"/>
        </w:rPr>
        <w:t>91</w:t>
      </w:r>
      <w:r w:rsidRPr="0085481A">
        <w:rPr>
          <w:rFonts w:ascii="Times New Roman" w:hAnsi="Times New Roman" w:cs="Times New Roman"/>
          <w:noProof/>
          <w:sz w:val="24"/>
          <w:szCs w:val="24"/>
        </w:rPr>
        <w:t>, 399–404.</w:t>
      </w:r>
    </w:p>
    <w:p w14:paraId="611C5122" w14:textId="77777777" w:rsidR="00D9209D" w:rsidRPr="0085481A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Safitriawati, T. (2013). </w:t>
      </w:r>
      <w:r w:rsidRPr="0085481A">
        <w:rPr>
          <w:rFonts w:ascii="Times New Roman" w:hAnsi="Times New Roman" w:cs="Times New Roman"/>
          <w:i/>
          <w:noProof/>
          <w:sz w:val="24"/>
          <w:szCs w:val="24"/>
        </w:rPr>
        <w:t>Analisis Perbandingan Perencanaan Pajak Untuk Pengadaan Aset Tetap dengan Cara Sewa Guna Usaha (Leasing) dan Pembelian Tunai dalam Rangka Penghematan Pajak pada PT. Fosta Unggul Perdana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5481A">
        <w:rPr>
          <w:rFonts w:ascii="Times New Roman" w:hAnsi="Times New Roman" w:cs="Times New Roman"/>
          <w:iCs/>
          <w:noProof/>
          <w:sz w:val="24"/>
          <w:szCs w:val="24"/>
        </w:rPr>
        <w:t>Jurnal Universitas Islam Syekh Yusuf Tangerang</w:t>
      </w:r>
      <w:r w:rsidRPr="0085481A">
        <w:rPr>
          <w:rFonts w:ascii="Times New Roman" w:hAnsi="Times New Roman" w:cs="Times New Roman"/>
          <w:noProof/>
          <w:sz w:val="24"/>
          <w:szCs w:val="24"/>
        </w:rPr>
        <w:t>, 46–66.</w:t>
      </w:r>
    </w:p>
    <w:p w14:paraId="16616DCE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Suandy, E. (2016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Perencanaan Pajak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 (6th ed.). Jakarta: Salemba Empat.</w:t>
      </w:r>
    </w:p>
    <w:p w14:paraId="32BE3341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Suparmono, &amp; Damayanti, T. W. (2010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Perpajakan Indonesia: Mekanisme dan Perhitungan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 (R. Fiva, Ed.). Yogyakarta: CV. Andi Offset. Retrieved from https://books.google.co.id/books?id=YCnMgTU2uYwC&amp;printsec=frontcover&amp;dq=perpajakan+indonesia&amp;hl=id&amp;sa=X&amp;ved=0ahUKEwjpi-j9uv_fAhUJq48KHUYxC7MQ6AEIKTAA#v=onepage&amp;q&amp;f=false</w:t>
      </w:r>
    </w:p>
    <w:p w14:paraId="45C12007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Ulhusna, D. A. (2013). </w:t>
      </w:r>
      <w:r w:rsidRPr="0085481A">
        <w:rPr>
          <w:rFonts w:ascii="Times New Roman" w:hAnsi="Times New Roman" w:cs="Times New Roman"/>
          <w:i/>
          <w:noProof/>
          <w:sz w:val="24"/>
          <w:szCs w:val="24"/>
        </w:rPr>
        <w:t>Analisis Perencanaan Pajak atas Perolehan Alat Berat serta Pengaruhnya terhadap Laba Kena Pajak dan PPh Terutang (Studi Kasus pada PT APMS)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5481A">
        <w:rPr>
          <w:rFonts w:ascii="Times New Roman" w:hAnsi="Times New Roman" w:cs="Times New Roman"/>
          <w:iCs/>
          <w:noProof/>
          <w:sz w:val="24"/>
          <w:szCs w:val="24"/>
        </w:rPr>
        <w:t>Jurnal Universitas Lampung</w:t>
      </w:r>
      <w:r w:rsidRPr="0085481A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CF67719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Waluyo. (2008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Akuntansi Pajak</w:t>
      </w:r>
      <w:r w:rsidRPr="009163B1">
        <w:rPr>
          <w:rFonts w:ascii="Times New Roman" w:hAnsi="Times New Roman" w:cs="Times New Roman"/>
          <w:noProof/>
          <w:sz w:val="24"/>
          <w:szCs w:val="24"/>
        </w:rPr>
        <w:t>. Jakarta: Salemba Empat. Retrieved from https://books.google.co.id/books?id=IiJhrbt3O4AC&amp;pg=PR2&amp;dq=akuntansi+pajak+waluyo&amp;hl=id&amp;sa=X&amp;ved=0ahUKEwjhl9fQuv_fAhUWTY8KHdJCDJIQ6AEILzAB#v=onepage&amp;q&amp;f=false</w:t>
      </w:r>
    </w:p>
    <w:p w14:paraId="3643C9A8" w14:textId="77777777" w:rsidR="00D9209D" w:rsidRPr="009163B1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Waluyo. (2011). </w:t>
      </w:r>
      <w:r w:rsidRPr="009163B1">
        <w:rPr>
          <w:rFonts w:ascii="Times New Roman" w:hAnsi="Times New Roman" w:cs="Times New Roman"/>
          <w:i/>
          <w:iCs/>
          <w:noProof/>
          <w:sz w:val="24"/>
          <w:szCs w:val="24"/>
        </w:rPr>
        <w:t>Perpajakan Indonesia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 (Edisi 10). Jakarta: Salemba Empat.</w:t>
      </w:r>
    </w:p>
    <w:p w14:paraId="2DD819E0" w14:textId="619C081F" w:rsidR="002B198F" w:rsidRPr="0085481A" w:rsidRDefault="00D9209D" w:rsidP="0085481A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noProof/>
          <w:sz w:val="24"/>
        </w:rPr>
      </w:pP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Widyastuti, M. (2009). </w:t>
      </w:r>
      <w:r w:rsidRPr="0085481A">
        <w:rPr>
          <w:rFonts w:ascii="Times New Roman" w:hAnsi="Times New Roman" w:cs="Times New Roman"/>
          <w:i/>
          <w:noProof/>
          <w:sz w:val="24"/>
          <w:szCs w:val="24"/>
        </w:rPr>
        <w:t>Kredit Bank dan Sewa Guna Usaha dengan Hak Opsi sebagai Sumber Pendanaan Alternatif atas Perolehan Aktiva Tetap dalam Rangka Penghematan Pajak</w:t>
      </w:r>
      <w:r w:rsidRPr="009163B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5481A">
        <w:rPr>
          <w:rFonts w:ascii="Times New Roman" w:hAnsi="Times New Roman" w:cs="Times New Roman"/>
          <w:iCs/>
          <w:noProof/>
          <w:sz w:val="24"/>
          <w:szCs w:val="24"/>
        </w:rPr>
        <w:t>Jurnal Bisnis Perspektif (BIP’s) Universitas Darma Cendika</w:t>
      </w:r>
      <w:r w:rsidRPr="0085481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5481A">
        <w:rPr>
          <w:rFonts w:ascii="Times New Roman" w:hAnsi="Times New Roman" w:cs="Times New Roman"/>
          <w:iCs/>
          <w:noProof/>
          <w:sz w:val="24"/>
          <w:szCs w:val="24"/>
        </w:rPr>
        <w:t>1</w:t>
      </w:r>
      <w:r w:rsidRPr="0085481A">
        <w:rPr>
          <w:rFonts w:ascii="Times New Roman" w:hAnsi="Times New Roman" w:cs="Times New Roman"/>
          <w:noProof/>
          <w:sz w:val="24"/>
          <w:szCs w:val="24"/>
        </w:rPr>
        <w:t>(1), 24–42.</w:t>
      </w:r>
    </w:p>
    <w:p w14:paraId="476C155B" w14:textId="75B2E3D2" w:rsidR="00FF27B1" w:rsidRPr="00620DAD" w:rsidRDefault="00D656ED" w:rsidP="00620DAD">
      <w:pPr>
        <w:widowControl w:val="0"/>
        <w:autoSpaceDE w:val="0"/>
        <w:autoSpaceDN w:val="0"/>
        <w:adjustRightInd w:val="0"/>
        <w:spacing w:after="200" w:line="240" w:lineRule="auto"/>
        <w:ind w:left="482" w:hanging="482"/>
        <w:jc w:val="both"/>
        <w:rPr>
          <w:rFonts w:ascii="Times New Roman" w:hAnsi="Times New Roman" w:cs="Times New Roman"/>
          <w:sz w:val="24"/>
        </w:rPr>
      </w:pPr>
      <w:r w:rsidRPr="00A53546">
        <w:rPr>
          <w:rFonts w:ascii="Times New Roman" w:hAnsi="Times New Roman" w:cs="Times New Roman"/>
        </w:rPr>
        <w:fldChar w:fldCharType="end"/>
      </w:r>
      <w:bookmarkStart w:id="2" w:name="_GoBack"/>
      <w:bookmarkEnd w:id="2"/>
    </w:p>
    <w:sectPr w:rsidR="00FF27B1" w:rsidRPr="00620DAD" w:rsidSect="00FD4477">
      <w:footerReference w:type="even" r:id="rId9"/>
      <w:footerReference w:type="default" r:id="rId10"/>
      <w:pgSz w:w="11901" w:h="16817" w:code="9"/>
      <w:pgMar w:top="1418" w:right="1418" w:bottom="1418" w:left="1701" w:header="720" w:footer="720" w:gutter="0"/>
      <w:pgNumType w:start="72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F319642" w14:textId="77777777" w:rsidR="004B3FAF" w:rsidRDefault="004B3FAF" w:rsidP="0054486F">
      <w:pPr>
        <w:spacing w:after="0" w:line="240" w:lineRule="auto"/>
      </w:pPr>
      <w:r>
        <w:separator/>
      </w:r>
    </w:p>
  </w:endnote>
  <w:endnote w:type="continuationSeparator" w:id="0">
    <w:p w14:paraId="784BBA06" w14:textId="77777777" w:rsidR="004B3FAF" w:rsidRDefault="004B3FAF" w:rsidP="005448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23A843E" w14:textId="77777777" w:rsidR="004B3FAF" w:rsidRDefault="004B3FAF" w:rsidP="00342DD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5824915" w14:textId="77777777" w:rsidR="004B3FAF" w:rsidRDefault="004B3FAF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9F021A6" w14:textId="77777777" w:rsidR="004B3FAF" w:rsidRPr="002D44C8" w:rsidRDefault="004B3FAF" w:rsidP="00342DD0">
    <w:pPr>
      <w:pStyle w:val="Footer"/>
      <w:framePr w:wrap="around" w:vAnchor="text" w:hAnchor="margin" w:xAlign="center" w:y="1"/>
      <w:rPr>
        <w:rStyle w:val="PageNumber"/>
        <w:rFonts w:ascii="Times New Roman" w:hAnsi="Times New Roman" w:cs="Times New Roman"/>
      </w:rPr>
    </w:pPr>
    <w:r w:rsidRPr="002D44C8">
      <w:rPr>
        <w:rStyle w:val="PageNumber"/>
        <w:rFonts w:ascii="Times New Roman" w:hAnsi="Times New Roman" w:cs="Times New Roman"/>
      </w:rPr>
      <w:fldChar w:fldCharType="begin"/>
    </w:r>
    <w:r w:rsidRPr="002D44C8">
      <w:rPr>
        <w:rStyle w:val="PageNumber"/>
        <w:rFonts w:ascii="Times New Roman" w:hAnsi="Times New Roman" w:cs="Times New Roman"/>
      </w:rPr>
      <w:instrText xml:space="preserve">PAGE  </w:instrText>
    </w:r>
    <w:r w:rsidRPr="002D44C8">
      <w:rPr>
        <w:rStyle w:val="PageNumber"/>
        <w:rFonts w:ascii="Times New Roman" w:hAnsi="Times New Roman" w:cs="Times New Roman"/>
      </w:rPr>
      <w:fldChar w:fldCharType="separate"/>
    </w:r>
    <w:r w:rsidR="00FD4477">
      <w:rPr>
        <w:rStyle w:val="PageNumber"/>
        <w:rFonts w:ascii="Times New Roman" w:hAnsi="Times New Roman" w:cs="Times New Roman"/>
        <w:noProof/>
      </w:rPr>
      <w:t>72</w:t>
    </w:r>
    <w:r w:rsidRPr="002D44C8">
      <w:rPr>
        <w:rStyle w:val="PageNumber"/>
        <w:rFonts w:ascii="Times New Roman" w:hAnsi="Times New Roman" w:cs="Times New Roman"/>
      </w:rPr>
      <w:fldChar w:fldCharType="end"/>
    </w:r>
  </w:p>
  <w:p w14:paraId="1B97245D" w14:textId="14654DAF" w:rsidR="004B3FAF" w:rsidRPr="002D44C8" w:rsidRDefault="004B3FAF">
    <w:pPr>
      <w:pStyle w:val="Footer"/>
      <w:jc w:val="center"/>
      <w:rPr>
        <w:rFonts w:ascii="Times New Roman" w:hAnsi="Times New Roman" w:cs="Times New Roman"/>
      </w:rPr>
    </w:pPr>
  </w:p>
  <w:p w14:paraId="105AB265" w14:textId="77777777" w:rsidR="004B3FAF" w:rsidRDefault="004B3FAF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2873A8D" w14:textId="77777777" w:rsidR="004B3FAF" w:rsidRDefault="004B3FAF" w:rsidP="0054486F">
      <w:pPr>
        <w:spacing w:after="0" w:line="240" w:lineRule="auto"/>
      </w:pPr>
      <w:r>
        <w:separator/>
      </w:r>
    </w:p>
  </w:footnote>
  <w:footnote w:type="continuationSeparator" w:id="0">
    <w:p w14:paraId="11BD6BAA" w14:textId="77777777" w:rsidR="004B3FAF" w:rsidRDefault="004B3FAF" w:rsidP="0054486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6525F7"/>
    <w:multiLevelType w:val="hybridMultilevel"/>
    <w:tmpl w:val="ABC89F02"/>
    <w:lvl w:ilvl="0" w:tplc="B9EAB4FE">
      <w:start w:val="1"/>
      <w:numFmt w:val="decimal"/>
      <w:lvlText w:val="(%1)"/>
      <w:lvlJc w:val="left"/>
      <w:pPr>
        <w:ind w:left="2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">
    <w:nsid w:val="04986384"/>
    <w:multiLevelType w:val="hybridMultilevel"/>
    <w:tmpl w:val="FB5E0660"/>
    <w:lvl w:ilvl="0" w:tplc="23DC28AE">
      <w:start w:val="1"/>
      <w:numFmt w:val="lowerLetter"/>
      <w:lvlText w:val="(%1)"/>
      <w:lvlJc w:val="left"/>
      <w:pPr>
        <w:ind w:left="324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2">
    <w:nsid w:val="08113376"/>
    <w:multiLevelType w:val="hybridMultilevel"/>
    <w:tmpl w:val="AA96C31E"/>
    <w:lvl w:ilvl="0" w:tplc="23DC28AE">
      <w:start w:val="1"/>
      <w:numFmt w:val="lowerLetter"/>
      <w:lvlText w:val="(%1)"/>
      <w:lvlJc w:val="left"/>
      <w:pPr>
        <w:ind w:left="2988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708" w:hanging="360"/>
      </w:pPr>
    </w:lvl>
    <w:lvl w:ilvl="2" w:tplc="0409001B" w:tentative="1">
      <w:start w:val="1"/>
      <w:numFmt w:val="lowerRoman"/>
      <w:lvlText w:val="%3."/>
      <w:lvlJc w:val="right"/>
      <w:pPr>
        <w:ind w:left="4428" w:hanging="180"/>
      </w:pPr>
    </w:lvl>
    <w:lvl w:ilvl="3" w:tplc="0409000F" w:tentative="1">
      <w:start w:val="1"/>
      <w:numFmt w:val="decimal"/>
      <w:lvlText w:val="%4."/>
      <w:lvlJc w:val="left"/>
      <w:pPr>
        <w:ind w:left="5148" w:hanging="360"/>
      </w:pPr>
    </w:lvl>
    <w:lvl w:ilvl="4" w:tplc="04090019" w:tentative="1">
      <w:start w:val="1"/>
      <w:numFmt w:val="lowerLetter"/>
      <w:lvlText w:val="%5."/>
      <w:lvlJc w:val="left"/>
      <w:pPr>
        <w:ind w:left="5868" w:hanging="360"/>
      </w:pPr>
    </w:lvl>
    <w:lvl w:ilvl="5" w:tplc="0409001B" w:tentative="1">
      <w:start w:val="1"/>
      <w:numFmt w:val="lowerRoman"/>
      <w:lvlText w:val="%6."/>
      <w:lvlJc w:val="right"/>
      <w:pPr>
        <w:ind w:left="6588" w:hanging="180"/>
      </w:pPr>
    </w:lvl>
    <w:lvl w:ilvl="6" w:tplc="0409000F" w:tentative="1">
      <w:start w:val="1"/>
      <w:numFmt w:val="decimal"/>
      <w:lvlText w:val="%7."/>
      <w:lvlJc w:val="left"/>
      <w:pPr>
        <w:ind w:left="7308" w:hanging="360"/>
      </w:pPr>
    </w:lvl>
    <w:lvl w:ilvl="7" w:tplc="04090019" w:tentative="1">
      <w:start w:val="1"/>
      <w:numFmt w:val="lowerLetter"/>
      <w:lvlText w:val="%8."/>
      <w:lvlJc w:val="left"/>
      <w:pPr>
        <w:ind w:left="8028" w:hanging="360"/>
      </w:pPr>
    </w:lvl>
    <w:lvl w:ilvl="8" w:tplc="0409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3">
    <w:nsid w:val="0A2F6AE3"/>
    <w:multiLevelType w:val="hybridMultilevel"/>
    <w:tmpl w:val="142E848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A982C2D"/>
    <w:multiLevelType w:val="hybridMultilevel"/>
    <w:tmpl w:val="0CE62144"/>
    <w:lvl w:ilvl="0" w:tplc="1B2605EA">
      <w:start w:val="1"/>
      <w:numFmt w:val="decimal"/>
      <w:lvlText w:val="(%1)"/>
      <w:lvlJc w:val="left"/>
      <w:pPr>
        <w:ind w:left="216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>
    <w:nsid w:val="0B666B01"/>
    <w:multiLevelType w:val="hybridMultilevel"/>
    <w:tmpl w:val="E1BED398"/>
    <w:lvl w:ilvl="0" w:tplc="B9EAB4FE">
      <w:start w:val="1"/>
      <w:numFmt w:val="decimal"/>
      <w:lvlText w:val="(%1)"/>
      <w:lvlJc w:val="left"/>
      <w:pPr>
        <w:ind w:left="2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6">
    <w:nsid w:val="0C2C167E"/>
    <w:multiLevelType w:val="hybridMultilevel"/>
    <w:tmpl w:val="0D0A8DAE"/>
    <w:lvl w:ilvl="0" w:tplc="A708647A">
      <w:start w:val="1"/>
      <w:numFmt w:val="decimal"/>
      <w:lvlText w:val="(%1)"/>
      <w:lvlJc w:val="left"/>
      <w:pPr>
        <w:ind w:left="2563" w:hanging="360"/>
      </w:pPr>
      <w:rPr>
        <w:rFonts w:hint="default"/>
        <w:b w:val="0"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7">
    <w:nsid w:val="0C3872AF"/>
    <w:multiLevelType w:val="hybridMultilevel"/>
    <w:tmpl w:val="F6780C80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8">
    <w:nsid w:val="0CA65FE4"/>
    <w:multiLevelType w:val="hybridMultilevel"/>
    <w:tmpl w:val="3856A48C"/>
    <w:lvl w:ilvl="0" w:tplc="9CCA70A8">
      <w:start w:val="1"/>
      <w:numFmt w:val="lowerLetter"/>
      <w:lvlText w:val="%1."/>
      <w:lvlJc w:val="left"/>
      <w:pPr>
        <w:ind w:left="216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9">
    <w:nsid w:val="0CEB4366"/>
    <w:multiLevelType w:val="hybridMultilevel"/>
    <w:tmpl w:val="08A053C0"/>
    <w:lvl w:ilvl="0" w:tplc="9CCA70A8">
      <w:start w:val="1"/>
      <w:numFmt w:val="lowerLetter"/>
      <w:lvlText w:val="%1."/>
      <w:lvlJc w:val="left"/>
      <w:pPr>
        <w:ind w:left="216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">
    <w:nsid w:val="0EC37CBF"/>
    <w:multiLevelType w:val="hybridMultilevel"/>
    <w:tmpl w:val="B844783C"/>
    <w:lvl w:ilvl="0" w:tplc="090EC98A">
      <w:start w:val="8"/>
      <w:numFmt w:val="decimal"/>
      <w:lvlText w:val="%1."/>
      <w:lvlJc w:val="left"/>
      <w:pPr>
        <w:ind w:left="1854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37D6656"/>
    <w:multiLevelType w:val="hybridMultilevel"/>
    <w:tmpl w:val="38DCA282"/>
    <w:lvl w:ilvl="0" w:tplc="04DCAD86">
      <w:start w:val="3"/>
      <w:numFmt w:val="decimal"/>
      <w:lvlText w:val="%1."/>
      <w:lvlJc w:val="left"/>
      <w:pPr>
        <w:ind w:left="1854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69C21EE"/>
    <w:multiLevelType w:val="hybridMultilevel"/>
    <w:tmpl w:val="D1986736"/>
    <w:lvl w:ilvl="0" w:tplc="D60299C0">
      <w:start w:val="2"/>
      <w:numFmt w:val="decimal"/>
      <w:lvlText w:val="%1."/>
      <w:lvlJc w:val="left"/>
      <w:pPr>
        <w:ind w:left="216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8E52F23"/>
    <w:multiLevelType w:val="hybridMultilevel"/>
    <w:tmpl w:val="0BBA2C4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1B096025"/>
    <w:multiLevelType w:val="hybridMultilevel"/>
    <w:tmpl w:val="85EAF564"/>
    <w:lvl w:ilvl="0" w:tplc="05C6FC38">
      <w:start w:val="2"/>
      <w:numFmt w:val="decimal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C952AE8"/>
    <w:multiLevelType w:val="hybridMultilevel"/>
    <w:tmpl w:val="5032F378"/>
    <w:lvl w:ilvl="0" w:tplc="B9EAB4FE">
      <w:start w:val="1"/>
      <w:numFmt w:val="decimal"/>
      <w:lvlText w:val="(%1)"/>
      <w:lvlJc w:val="left"/>
      <w:pPr>
        <w:ind w:left="2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16">
    <w:nsid w:val="1F3A2A95"/>
    <w:multiLevelType w:val="hybridMultilevel"/>
    <w:tmpl w:val="19288E3A"/>
    <w:lvl w:ilvl="0" w:tplc="F0BC241A">
      <w:start w:val="6"/>
      <w:numFmt w:val="decimal"/>
      <w:lvlText w:val="%1."/>
      <w:lvlJc w:val="left"/>
      <w:pPr>
        <w:ind w:left="1854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7">
    <w:nsid w:val="220008A1"/>
    <w:multiLevelType w:val="hybridMultilevel"/>
    <w:tmpl w:val="8B84ADBE"/>
    <w:lvl w:ilvl="0" w:tplc="1B2605EA">
      <w:start w:val="1"/>
      <w:numFmt w:val="decimal"/>
      <w:lvlText w:val="(%1)"/>
      <w:lvlJc w:val="left"/>
      <w:pPr>
        <w:ind w:left="288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18">
    <w:nsid w:val="23EE2B3A"/>
    <w:multiLevelType w:val="hybridMultilevel"/>
    <w:tmpl w:val="86D08296"/>
    <w:lvl w:ilvl="0" w:tplc="BF688738">
      <w:start w:val="1"/>
      <w:numFmt w:val="decimal"/>
      <w:lvlText w:val="%1."/>
      <w:lvlJc w:val="left"/>
      <w:pPr>
        <w:ind w:left="72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245C07A9"/>
    <w:multiLevelType w:val="hybridMultilevel"/>
    <w:tmpl w:val="CF78BC60"/>
    <w:lvl w:ilvl="0" w:tplc="C5D2A9D0">
      <w:start w:val="1"/>
      <w:numFmt w:val="decimal"/>
      <w:lvlText w:val="%1."/>
      <w:lvlJc w:val="left"/>
      <w:pPr>
        <w:ind w:left="1429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>
    <w:nsid w:val="2A5837B2"/>
    <w:multiLevelType w:val="hybridMultilevel"/>
    <w:tmpl w:val="C1406D36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1">
    <w:nsid w:val="2B192709"/>
    <w:multiLevelType w:val="hybridMultilevel"/>
    <w:tmpl w:val="5528417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D402100"/>
    <w:multiLevelType w:val="hybridMultilevel"/>
    <w:tmpl w:val="8E62D8C0"/>
    <w:lvl w:ilvl="0" w:tplc="23DC28AE">
      <w:start w:val="1"/>
      <w:numFmt w:val="lowerLetter"/>
      <w:lvlText w:val="(%1)"/>
      <w:lvlJc w:val="left"/>
      <w:pPr>
        <w:ind w:left="288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600" w:hanging="360"/>
      </w:pPr>
    </w:lvl>
    <w:lvl w:ilvl="2" w:tplc="0409001B" w:tentative="1">
      <w:start w:val="1"/>
      <w:numFmt w:val="lowerRoman"/>
      <w:lvlText w:val="%3."/>
      <w:lvlJc w:val="right"/>
      <w:pPr>
        <w:ind w:left="4320" w:hanging="180"/>
      </w:pPr>
    </w:lvl>
    <w:lvl w:ilvl="3" w:tplc="0409000F" w:tentative="1">
      <w:start w:val="1"/>
      <w:numFmt w:val="decimal"/>
      <w:lvlText w:val="%4."/>
      <w:lvlJc w:val="left"/>
      <w:pPr>
        <w:ind w:left="5040" w:hanging="360"/>
      </w:pPr>
    </w:lvl>
    <w:lvl w:ilvl="4" w:tplc="04090019" w:tentative="1">
      <w:start w:val="1"/>
      <w:numFmt w:val="lowerLetter"/>
      <w:lvlText w:val="%5."/>
      <w:lvlJc w:val="left"/>
      <w:pPr>
        <w:ind w:left="5760" w:hanging="360"/>
      </w:pPr>
    </w:lvl>
    <w:lvl w:ilvl="5" w:tplc="0409001B" w:tentative="1">
      <w:start w:val="1"/>
      <w:numFmt w:val="lowerRoman"/>
      <w:lvlText w:val="%6."/>
      <w:lvlJc w:val="right"/>
      <w:pPr>
        <w:ind w:left="6480" w:hanging="180"/>
      </w:pPr>
    </w:lvl>
    <w:lvl w:ilvl="6" w:tplc="0409000F" w:tentative="1">
      <w:start w:val="1"/>
      <w:numFmt w:val="decimal"/>
      <w:lvlText w:val="%7."/>
      <w:lvlJc w:val="left"/>
      <w:pPr>
        <w:ind w:left="7200" w:hanging="360"/>
      </w:pPr>
    </w:lvl>
    <w:lvl w:ilvl="7" w:tplc="04090019" w:tentative="1">
      <w:start w:val="1"/>
      <w:numFmt w:val="lowerLetter"/>
      <w:lvlText w:val="%8."/>
      <w:lvlJc w:val="left"/>
      <w:pPr>
        <w:ind w:left="7920" w:hanging="360"/>
      </w:pPr>
    </w:lvl>
    <w:lvl w:ilvl="8" w:tplc="04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23">
    <w:nsid w:val="310E1AFE"/>
    <w:multiLevelType w:val="hybridMultilevel"/>
    <w:tmpl w:val="CC102B56"/>
    <w:lvl w:ilvl="0" w:tplc="BF688738">
      <w:start w:val="1"/>
      <w:numFmt w:val="decimal"/>
      <w:lvlText w:val="%1."/>
      <w:lvlJc w:val="left"/>
      <w:pPr>
        <w:ind w:left="72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47A644C"/>
    <w:multiLevelType w:val="hybridMultilevel"/>
    <w:tmpl w:val="0BF04BE8"/>
    <w:lvl w:ilvl="0" w:tplc="E7CC3DEC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>
    <w:nsid w:val="353201F8"/>
    <w:multiLevelType w:val="hybridMultilevel"/>
    <w:tmpl w:val="80162D50"/>
    <w:lvl w:ilvl="0" w:tplc="5AFAC64E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>
    <w:nsid w:val="35AD63AB"/>
    <w:multiLevelType w:val="hybridMultilevel"/>
    <w:tmpl w:val="BE14A06A"/>
    <w:lvl w:ilvl="0" w:tplc="1B2605EA">
      <w:start w:val="1"/>
      <w:numFmt w:val="decimal"/>
      <w:lvlText w:val="(%1)"/>
      <w:lvlJc w:val="left"/>
      <w:pPr>
        <w:ind w:left="216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7">
    <w:nsid w:val="36993900"/>
    <w:multiLevelType w:val="hybridMultilevel"/>
    <w:tmpl w:val="7F484E76"/>
    <w:lvl w:ilvl="0" w:tplc="9CCA70A8">
      <w:start w:val="1"/>
      <w:numFmt w:val="lowerLetter"/>
      <w:lvlText w:val="%1."/>
      <w:lvlJc w:val="left"/>
      <w:pPr>
        <w:ind w:left="216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8">
    <w:nsid w:val="36C44309"/>
    <w:multiLevelType w:val="hybridMultilevel"/>
    <w:tmpl w:val="CB54FAFE"/>
    <w:lvl w:ilvl="0" w:tplc="B9EAB4FE">
      <w:start w:val="1"/>
      <w:numFmt w:val="decimal"/>
      <w:lvlText w:val="(%1)"/>
      <w:lvlJc w:val="left"/>
      <w:pPr>
        <w:ind w:left="2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29">
    <w:nsid w:val="38892EF5"/>
    <w:multiLevelType w:val="hybridMultilevel"/>
    <w:tmpl w:val="45427AC4"/>
    <w:lvl w:ilvl="0" w:tplc="357AE21A">
      <w:start w:val="1"/>
      <w:numFmt w:val="lowerLetter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>
    <w:nsid w:val="38EC00E3"/>
    <w:multiLevelType w:val="hybridMultilevel"/>
    <w:tmpl w:val="B38EEF28"/>
    <w:lvl w:ilvl="0" w:tplc="480E8FF0">
      <w:start w:val="1"/>
      <w:numFmt w:val="upperLetter"/>
      <w:lvlText w:val="%1."/>
      <w:lvlJc w:val="left"/>
      <w:pPr>
        <w:ind w:left="72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3BE33BCB"/>
    <w:multiLevelType w:val="hybridMultilevel"/>
    <w:tmpl w:val="3E20DD1A"/>
    <w:lvl w:ilvl="0" w:tplc="CC067A1E">
      <w:start w:val="1"/>
      <w:numFmt w:val="decimal"/>
      <w:lvlText w:val="%1."/>
      <w:lvlJc w:val="left"/>
      <w:pPr>
        <w:ind w:left="1854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32">
    <w:nsid w:val="3D621DE9"/>
    <w:multiLevelType w:val="hybridMultilevel"/>
    <w:tmpl w:val="0588AC46"/>
    <w:lvl w:ilvl="0" w:tplc="9CCA70A8">
      <w:start w:val="1"/>
      <w:numFmt w:val="lowerLetter"/>
      <w:lvlText w:val="%1."/>
      <w:lvlJc w:val="left"/>
      <w:pPr>
        <w:ind w:left="216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3">
    <w:nsid w:val="3E9102C1"/>
    <w:multiLevelType w:val="hybridMultilevel"/>
    <w:tmpl w:val="512ECF58"/>
    <w:lvl w:ilvl="0" w:tplc="B9EAB4FE">
      <w:start w:val="1"/>
      <w:numFmt w:val="decimal"/>
      <w:lvlText w:val="(%1)"/>
      <w:lvlJc w:val="left"/>
      <w:pPr>
        <w:ind w:left="2563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34">
    <w:nsid w:val="3F6951B0"/>
    <w:multiLevelType w:val="hybridMultilevel"/>
    <w:tmpl w:val="1E560AC0"/>
    <w:lvl w:ilvl="0" w:tplc="A030E274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>
    <w:nsid w:val="3FD50C83"/>
    <w:multiLevelType w:val="hybridMultilevel"/>
    <w:tmpl w:val="45485DE4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090019" w:tentative="1">
      <w:start w:val="1"/>
      <w:numFmt w:val="lowerLetter"/>
      <w:lvlText w:val="%2."/>
      <w:lvlJc w:val="left"/>
      <w:pPr>
        <w:ind w:left="2149" w:hanging="360"/>
      </w:p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6">
    <w:nsid w:val="41104974"/>
    <w:multiLevelType w:val="hybridMultilevel"/>
    <w:tmpl w:val="A2C25676"/>
    <w:lvl w:ilvl="0" w:tplc="791203E4">
      <w:start w:val="3"/>
      <w:numFmt w:val="upperLetter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411B7095"/>
    <w:multiLevelType w:val="hybridMultilevel"/>
    <w:tmpl w:val="8C38AB72"/>
    <w:lvl w:ilvl="0" w:tplc="BF688738">
      <w:start w:val="1"/>
      <w:numFmt w:val="decimal"/>
      <w:lvlText w:val="%1."/>
      <w:lvlJc w:val="left"/>
      <w:pPr>
        <w:ind w:left="72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414378B8"/>
    <w:multiLevelType w:val="hybridMultilevel"/>
    <w:tmpl w:val="D924F4E2"/>
    <w:lvl w:ilvl="0" w:tplc="23DC28AE">
      <w:start w:val="1"/>
      <w:numFmt w:val="lowerLetter"/>
      <w:lvlText w:val="(%1)"/>
      <w:lvlJc w:val="left"/>
      <w:pPr>
        <w:ind w:left="2988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708" w:hanging="360"/>
      </w:pPr>
    </w:lvl>
    <w:lvl w:ilvl="2" w:tplc="0409001B" w:tentative="1">
      <w:start w:val="1"/>
      <w:numFmt w:val="lowerRoman"/>
      <w:lvlText w:val="%3."/>
      <w:lvlJc w:val="right"/>
      <w:pPr>
        <w:ind w:left="4428" w:hanging="180"/>
      </w:pPr>
    </w:lvl>
    <w:lvl w:ilvl="3" w:tplc="0409000F" w:tentative="1">
      <w:start w:val="1"/>
      <w:numFmt w:val="decimal"/>
      <w:lvlText w:val="%4."/>
      <w:lvlJc w:val="left"/>
      <w:pPr>
        <w:ind w:left="5148" w:hanging="360"/>
      </w:pPr>
    </w:lvl>
    <w:lvl w:ilvl="4" w:tplc="04090019" w:tentative="1">
      <w:start w:val="1"/>
      <w:numFmt w:val="lowerLetter"/>
      <w:lvlText w:val="%5."/>
      <w:lvlJc w:val="left"/>
      <w:pPr>
        <w:ind w:left="5868" w:hanging="360"/>
      </w:pPr>
    </w:lvl>
    <w:lvl w:ilvl="5" w:tplc="0409001B" w:tentative="1">
      <w:start w:val="1"/>
      <w:numFmt w:val="lowerRoman"/>
      <w:lvlText w:val="%6."/>
      <w:lvlJc w:val="right"/>
      <w:pPr>
        <w:ind w:left="6588" w:hanging="180"/>
      </w:pPr>
    </w:lvl>
    <w:lvl w:ilvl="6" w:tplc="0409000F" w:tentative="1">
      <w:start w:val="1"/>
      <w:numFmt w:val="decimal"/>
      <w:lvlText w:val="%7."/>
      <w:lvlJc w:val="left"/>
      <w:pPr>
        <w:ind w:left="7308" w:hanging="360"/>
      </w:pPr>
    </w:lvl>
    <w:lvl w:ilvl="7" w:tplc="04090019" w:tentative="1">
      <w:start w:val="1"/>
      <w:numFmt w:val="lowerLetter"/>
      <w:lvlText w:val="%8."/>
      <w:lvlJc w:val="left"/>
      <w:pPr>
        <w:ind w:left="8028" w:hanging="360"/>
      </w:pPr>
    </w:lvl>
    <w:lvl w:ilvl="8" w:tplc="0409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39">
    <w:nsid w:val="426C7465"/>
    <w:multiLevelType w:val="hybridMultilevel"/>
    <w:tmpl w:val="95A0A798"/>
    <w:lvl w:ilvl="0" w:tplc="A6B2AC3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42737B2C"/>
    <w:multiLevelType w:val="hybridMultilevel"/>
    <w:tmpl w:val="4BE2849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43E84F19"/>
    <w:multiLevelType w:val="hybridMultilevel"/>
    <w:tmpl w:val="B9A690F4"/>
    <w:lvl w:ilvl="0" w:tplc="358498E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2">
    <w:nsid w:val="44AE153D"/>
    <w:multiLevelType w:val="hybridMultilevel"/>
    <w:tmpl w:val="E1BED398"/>
    <w:lvl w:ilvl="0" w:tplc="B9EAB4FE">
      <w:start w:val="1"/>
      <w:numFmt w:val="decimal"/>
      <w:lvlText w:val="(%1)"/>
      <w:lvlJc w:val="left"/>
      <w:pPr>
        <w:ind w:left="256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83" w:hanging="360"/>
      </w:pPr>
    </w:lvl>
    <w:lvl w:ilvl="2" w:tplc="0409001B" w:tentative="1">
      <w:start w:val="1"/>
      <w:numFmt w:val="lowerRoman"/>
      <w:lvlText w:val="%3."/>
      <w:lvlJc w:val="right"/>
      <w:pPr>
        <w:ind w:left="4003" w:hanging="180"/>
      </w:pPr>
    </w:lvl>
    <w:lvl w:ilvl="3" w:tplc="0409000F" w:tentative="1">
      <w:start w:val="1"/>
      <w:numFmt w:val="decimal"/>
      <w:lvlText w:val="%4."/>
      <w:lvlJc w:val="left"/>
      <w:pPr>
        <w:ind w:left="4723" w:hanging="360"/>
      </w:pPr>
    </w:lvl>
    <w:lvl w:ilvl="4" w:tplc="04090019" w:tentative="1">
      <w:start w:val="1"/>
      <w:numFmt w:val="lowerLetter"/>
      <w:lvlText w:val="%5."/>
      <w:lvlJc w:val="left"/>
      <w:pPr>
        <w:ind w:left="5443" w:hanging="360"/>
      </w:pPr>
    </w:lvl>
    <w:lvl w:ilvl="5" w:tplc="0409001B" w:tentative="1">
      <w:start w:val="1"/>
      <w:numFmt w:val="lowerRoman"/>
      <w:lvlText w:val="%6."/>
      <w:lvlJc w:val="right"/>
      <w:pPr>
        <w:ind w:left="6163" w:hanging="180"/>
      </w:pPr>
    </w:lvl>
    <w:lvl w:ilvl="6" w:tplc="0409000F" w:tentative="1">
      <w:start w:val="1"/>
      <w:numFmt w:val="decimal"/>
      <w:lvlText w:val="%7."/>
      <w:lvlJc w:val="left"/>
      <w:pPr>
        <w:ind w:left="6883" w:hanging="360"/>
      </w:pPr>
    </w:lvl>
    <w:lvl w:ilvl="7" w:tplc="04090019" w:tentative="1">
      <w:start w:val="1"/>
      <w:numFmt w:val="lowerLetter"/>
      <w:lvlText w:val="%8."/>
      <w:lvlJc w:val="left"/>
      <w:pPr>
        <w:ind w:left="7603" w:hanging="360"/>
      </w:pPr>
    </w:lvl>
    <w:lvl w:ilvl="8" w:tplc="0409001B" w:tentative="1">
      <w:start w:val="1"/>
      <w:numFmt w:val="lowerRoman"/>
      <w:lvlText w:val="%9."/>
      <w:lvlJc w:val="right"/>
      <w:pPr>
        <w:ind w:left="8323" w:hanging="180"/>
      </w:pPr>
    </w:lvl>
  </w:abstractNum>
  <w:abstractNum w:abstractNumId="43">
    <w:nsid w:val="45340F5A"/>
    <w:multiLevelType w:val="hybridMultilevel"/>
    <w:tmpl w:val="C9EAADE8"/>
    <w:lvl w:ilvl="0" w:tplc="5FD628A2">
      <w:start w:val="4"/>
      <w:numFmt w:val="decimal"/>
      <w:lvlText w:val="%1."/>
      <w:lvlJc w:val="left"/>
      <w:pPr>
        <w:ind w:left="1854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469451DD"/>
    <w:multiLevelType w:val="hybridMultilevel"/>
    <w:tmpl w:val="B5E6B99E"/>
    <w:lvl w:ilvl="0" w:tplc="A6B2AC3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47A3070B"/>
    <w:multiLevelType w:val="hybridMultilevel"/>
    <w:tmpl w:val="394C8154"/>
    <w:lvl w:ilvl="0" w:tplc="68A274B8">
      <w:start w:val="1"/>
      <w:numFmt w:val="decimal"/>
      <w:lvlText w:val="(%1)"/>
      <w:lvlJc w:val="left"/>
      <w:pPr>
        <w:ind w:left="2346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066" w:hanging="360"/>
      </w:pPr>
    </w:lvl>
    <w:lvl w:ilvl="2" w:tplc="0409001B" w:tentative="1">
      <w:start w:val="1"/>
      <w:numFmt w:val="lowerRoman"/>
      <w:lvlText w:val="%3."/>
      <w:lvlJc w:val="right"/>
      <w:pPr>
        <w:ind w:left="3786" w:hanging="180"/>
      </w:pPr>
    </w:lvl>
    <w:lvl w:ilvl="3" w:tplc="0409000F" w:tentative="1">
      <w:start w:val="1"/>
      <w:numFmt w:val="decimal"/>
      <w:lvlText w:val="%4."/>
      <w:lvlJc w:val="left"/>
      <w:pPr>
        <w:ind w:left="4506" w:hanging="360"/>
      </w:pPr>
    </w:lvl>
    <w:lvl w:ilvl="4" w:tplc="04090019" w:tentative="1">
      <w:start w:val="1"/>
      <w:numFmt w:val="lowerLetter"/>
      <w:lvlText w:val="%5."/>
      <w:lvlJc w:val="left"/>
      <w:pPr>
        <w:ind w:left="5226" w:hanging="360"/>
      </w:pPr>
    </w:lvl>
    <w:lvl w:ilvl="5" w:tplc="0409001B" w:tentative="1">
      <w:start w:val="1"/>
      <w:numFmt w:val="lowerRoman"/>
      <w:lvlText w:val="%6."/>
      <w:lvlJc w:val="right"/>
      <w:pPr>
        <w:ind w:left="5946" w:hanging="180"/>
      </w:pPr>
    </w:lvl>
    <w:lvl w:ilvl="6" w:tplc="0409000F" w:tentative="1">
      <w:start w:val="1"/>
      <w:numFmt w:val="decimal"/>
      <w:lvlText w:val="%7."/>
      <w:lvlJc w:val="left"/>
      <w:pPr>
        <w:ind w:left="6666" w:hanging="360"/>
      </w:pPr>
    </w:lvl>
    <w:lvl w:ilvl="7" w:tplc="04090019" w:tentative="1">
      <w:start w:val="1"/>
      <w:numFmt w:val="lowerLetter"/>
      <w:lvlText w:val="%8."/>
      <w:lvlJc w:val="left"/>
      <w:pPr>
        <w:ind w:left="7386" w:hanging="360"/>
      </w:pPr>
    </w:lvl>
    <w:lvl w:ilvl="8" w:tplc="0409001B" w:tentative="1">
      <w:start w:val="1"/>
      <w:numFmt w:val="lowerRoman"/>
      <w:lvlText w:val="%9."/>
      <w:lvlJc w:val="right"/>
      <w:pPr>
        <w:ind w:left="8106" w:hanging="180"/>
      </w:pPr>
    </w:lvl>
  </w:abstractNum>
  <w:abstractNum w:abstractNumId="46">
    <w:nsid w:val="47BB2466"/>
    <w:multiLevelType w:val="hybridMultilevel"/>
    <w:tmpl w:val="D47E927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>
    <w:nsid w:val="47E136FB"/>
    <w:multiLevelType w:val="hybridMultilevel"/>
    <w:tmpl w:val="7A0EF21C"/>
    <w:lvl w:ilvl="0" w:tplc="98A692F0">
      <w:start w:val="3"/>
      <w:numFmt w:val="decimal"/>
      <w:lvlText w:val="%1."/>
      <w:lvlJc w:val="left"/>
      <w:pPr>
        <w:ind w:left="21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4B193BB4"/>
    <w:multiLevelType w:val="hybridMultilevel"/>
    <w:tmpl w:val="5280833C"/>
    <w:lvl w:ilvl="0" w:tplc="C5D2A9D0">
      <w:start w:val="1"/>
      <w:numFmt w:val="decimal"/>
      <w:lvlText w:val="%1."/>
      <w:lvlJc w:val="left"/>
      <w:pPr>
        <w:ind w:left="2869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9">
    <w:nsid w:val="502B4834"/>
    <w:multiLevelType w:val="hybridMultilevel"/>
    <w:tmpl w:val="526A00DC"/>
    <w:lvl w:ilvl="0" w:tplc="23DC28AE">
      <w:start w:val="1"/>
      <w:numFmt w:val="lowerLetter"/>
      <w:lvlText w:val="(%1)"/>
      <w:lvlJc w:val="left"/>
      <w:pPr>
        <w:ind w:left="2988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708" w:hanging="360"/>
      </w:pPr>
    </w:lvl>
    <w:lvl w:ilvl="2" w:tplc="0409001B" w:tentative="1">
      <w:start w:val="1"/>
      <w:numFmt w:val="lowerRoman"/>
      <w:lvlText w:val="%3."/>
      <w:lvlJc w:val="right"/>
      <w:pPr>
        <w:ind w:left="4428" w:hanging="180"/>
      </w:pPr>
    </w:lvl>
    <w:lvl w:ilvl="3" w:tplc="0409000F" w:tentative="1">
      <w:start w:val="1"/>
      <w:numFmt w:val="decimal"/>
      <w:lvlText w:val="%4."/>
      <w:lvlJc w:val="left"/>
      <w:pPr>
        <w:ind w:left="5148" w:hanging="360"/>
      </w:pPr>
    </w:lvl>
    <w:lvl w:ilvl="4" w:tplc="04090019" w:tentative="1">
      <w:start w:val="1"/>
      <w:numFmt w:val="lowerLetter"/>
      <w:lvlText w:val="%5."/>
      <w:lvlJc w:val="left"/>
      <w:pPr>
        <w:ind w:left="5868" w:hanging="360"/>
      </w:pPr>
    </w:lvl>
    <w:lvl w:ilvl="5" w:tplc="0409001B" w:tentative="1">
      <w:start w:val="1"/>
      <w:numFmt w:val="lowerRoman"/>
      <w:lvlText w:val="%6."/>
      <w:lvlJc w:val="right"/>
      <w:pPr>
        <w:ind w:left="6588" w:hanging="180"/>
      </w:pPr>
    </w:lvl>
    <w:lvl w:ilvl="6" w:tplc="0409000F" w:tentative="1">
      <w:start w:val="1"/>
      <w:numFmt w:val="decimal"/>
      <w:lvlText w:val="%7."/>
      <w:lvlJc w:val="left"/>
      <w:pPr>
        <w:ind w:left="7308" w:hanging="360"/>
      </w:pPr>
    </w:lvl>
    <w:lvl w:ilvl="7" w:tplc="04090019" w:tentative="1">
      <w:start w:val="1"/>
      <w:numFmt w:val="lowerLetter"/>
      <w:lvlText w:val="%8."/>
      <w:lvlJc w:val="left"/>
      <w:pPr>
        <w:ind w:left="8028" w:hanging="360"/>
      </w:pPr>
    </w:lvl>
    <w:lvl w:ilvl="8" w:tplc="0409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50">
    <w:nsid w:val="52320E6C"/>
    <w:multiLevelType w:val="hybridMultilevel"/>
    <w:tmpl w:val="C870122E"/>
    <w:lvl w:ilvl="0" w:tplc="485432A8">
      <w:start w:val="5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1">
    <w:nsid w:val="557B1094"/>
    <w:multiLevelType w:val="hybridMultilevel"/>
    <w:tmpl w:val="2E4C8896"/>
    <w:lvl w:ilvl="0" w:tplc="52DC545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2">
    <w:nsid w:val="58C258AC"/>
    <w:multiLevelType w:val="hybridMultilevel"/>
    <w:tmpl w:val="8C16A0B2"/>
    <w:lvl w:ilvl="0" w:tplc="480E8FF0">
      <w:start w:val="1"/>
      <w:numFmt w:val="upperLetter"/>
      <w:lvlText w:val="%1."/>
      <w:lvlJc w:val="left"/>
      <w:pPr>
        <w:ind w:left="72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3">
    <w:nsid w:val="5BA3485F"/>
    <w:multiLevelType w:val="hybridMultilevel"/>
    <w:tmpl w:val="CAEEA678"/>
    <w:lvl w:ilvl="0" w:tplc="BF688738">
      <w:start w:val="1"/>
      <w:numFmt w:val="decimal"/>
      <w:lvlText w:val="%1."/>
      <w:lvlJc w:val="left"/>
      <w:pPr>
        <w:ind w:left="72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>
    <w:nsid w:val="5C90423E"/>
    <w:multiLevelType w:val="hybridMultilevel"/>
    <w:tmpl w:val="299A4320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5">
    <w:nsid w:val="5ED14429"/>
    <w:multiLevelType w:val="hybridMultilevel"/>
    <w:tmpl w:val="2998239E"/>
    <w:lvl w:ilvl="0" w:tplc="5AFAC64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6">
    <w:nsid w:val="5F2F5A0A"/>
    <w:multiLevelType w:val="hybridMultilevel"/>
    <w:tmpl w:val="55A4EE70"/>
    <w:lvl w:ilvl="0" w:tplc="1B2605EA">
      <w:start w:val="1"/>
      <w:numFmt w:val="decimal"/>
      <w:lvlText w:val="(%1)"/>
      <w:lvlJc w:val="left"/>
      <w:pPr>
        <w:ind w:left="252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57">
    <w:nsid w:val="600D0C60"/>
    <w:multiLevelType w:val="hybridMultilevel"/>
    <w:tmpl w:val="52FE2FAC"/>
    <w:lvl w:ilvl="0" w:tplc="5A945632">
      <w:start w:val="7"/>
      <w:numFmt w:val="decimal"/>
      <w:lvlText w:val="%1."/>
      <w:lvlJc w:val="left"/>
      <w:pPr>
        <w:ind w:left="1854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>
    <w:nsid w:val="61CB002A"/>
    <w:multiLevelType w:val="hybridMultilevel"/>
    <w:tmpl w:val="DE1EB386"/>
    <w:lvl w:ilvl="0" w:tplc="9CCA70A8">
      <w:start w:val="1"/>
      <w:numFmt w:val="lowerLetter"/>
      <w:lvlText w:val="%1."/>
      <w:lvlJc w:val="left"/>
      <w:pPr>
        <w:ind w:left="2138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58" w:hanging="360"/>
      </w:pPr>
    </w:lvl>
    <w:lvl w:ilvl="2" w:tplc="0409001B" w:tentative="1">
      <w:start w:val="1"/>
      <w:numFmt w:val="lowerRoman"/>
      <w:lvlText w:val="%3."/>
      <w:lvlJc w:val="right"/>
      <w:pPr>
        <w:ind w:left="3578" w:hanging="180"/>
      </w:pPr>
    </w:lvl>
    <w:lvl w:ilvl="3" w:tplc="0409000F" w:tentative="1">
      <w:start w:val="1"/>
      <w:numFmt w:val="decimal"/>
      <w:lvlText w:val="%4."/>
      <w:lvlJc w:val="left"/>
      <w:pPr>
        <w:ind w:left="4298" w:hanging="360"/>
      </w:pPr>
    </w:lvl>
    <w:lvl w:ilvl="4" w:tplc="04090019" w:tentative="1">
      <w:start w:val="1"/>
      <w:numFmt w:val="lowerLetter"/>
      <w:lvlText w:val="%5."/>
      <w:lvlJc w:val="left"/>
      <w:pPr>
        <w:ind w:left="5018" w:hanging="360"/>
      </w:pPr>
    </w:lvl>
    <w:lvl w:ilvl="5" w:tplc="0409001B" w:tentative="1">
      <w:start w:val="1"/>
      <w:numFmt w:val="lowerRoman"/>
      <w:lvlText w:val="%6."/>
      <w:lvlJc w:val="right"/>
      <w:pPr>
        <w:ind w:left="5738" w:hanging="180"/>
      </w:pPr>
    </w:lvl>
    <w:lvl w:ilvl="6" w:tplc="0409000F" w:tentative="1">
      <w:start w:val="1"/>
      <w:numFmt w:val="decimal"/>
      <w:lvlText w:val="%7."/>
      <w:lvlJc w:val="left"/>
      <w:pPr>
        <w:ind w:left="6458" w:hanging="360"/>
      </w:pPr>
    </w:lvl>
    <w:lvl w:ilvl="7" w:tplc="04090019" w:tentative="1">
      <w:start w:val="1"/>
      <w:numFmt w:val="lowerLetter"/>
      <w:lvlText w:val="%8."/>
      <w:lvlJc w:val="left"/>
      <w:pPr>
        <w:ind w:left="7178" w:hanging="360"/>
      </w:pPr>
    </w:lvl>
    <w:lvl w:ilvl="8" w:tplc="04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59">
    <w:nsid w:val="66A80F76"/>
    <w:multiLevelType w:val="hybridMultilevel"/>
    <w:tmpl w:val="7764B498"/>
    <w:lvl w:ilvl="0" w:tplc="BF688738">
      <w:start w:val="1"/>
      <w:numFmt w:val="decimal"/>
      <w:lvlText w:val="%1."/>
      <w:lvlJc w:val="left"/>
      <w:pPr>
        <w:ind w:left="1854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0">
    <w:nsid w:val="67376DCA"/>
    <w:multiLevelType w:val="hybridMultilevel"/>
    <w:tmpl w:val="A84871A8"/>
    <w:lvl w:ilvl="0" w:tplc="1B2605EA">
      <w:start w:val="1"/>
      <w:numFmt w:val="decimal"/>
      <w:lvlText w:val="(%1)"/>
      <w:lvlJc w:val="left"/>
      <w:pPr>
        <w:ind w:left="2498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218" w:hanging="360"/>
      </w:pPr>
    </w:lvl>
    <w:lvl w:ilvl="2" w:tplc="0409001B" w:tentative="1">
      <w:start w:val="1"/>
      <w:numFmt w:val="lowerRoman"/>
      <w:lvlText w:val="%3."/>
      <w:lvlJc w:val="right"/>
      <w:pPr>
        <w:ind w:left="3938" w:hanging="180"/>
      </w:pPr>
    </w:lvl>
    <w:lvl w:ilvl="3" w:tplc="0409000F" w:tentative="1">
      <w:start w:val="1"/>
      <w:numFmt w:val="decimal"/>
      <w:lvlText w:val="%4."/>
      <w:lvlJc w:val="left"/>
      <w:pPr>
        <w:ind w:left="4658" w:hanging="360"/>
      </w:pPr>
    </w:lvl>
    <w:lvl w:ilvl="4" w:tplc="04090019" w:tentative="1">
      <w:start w:val="1"/>
      <w:numFmt w:val="lowerLetter"/>
      <w:lvlText w:val="%5."/>
      <w:lvlJc w:val="left"/>
      <w:pPr>
        <w:ind w:left="5378" w:hanging="360"/>
      </w:pPr>
    </w:lvl>
    <w:lvl w:ilvl="5" w:tplc="0409001B" w:tentative="1">
      <w:start w:val="1"/>
      <w:numFmt w:val="lowerRoman"/>
      <w:lvlText w:val="%6."/>
      <w:lvlJc w:val="right"/>
      <w:pPr>
        <w:ind w:left="6098" w:hanging="180"/>
      </w:pPr>
    </w:lvl>
    <w:lvl w:ilvl="6" w:tplc="0409000F" w:tentative="1">
      <w:start w:val="1"/>
      <w:numFmt w:val="decimal"/>
      <w:lvlText w:val="%7."/>
      <w:lvlJc w:val="left"/>
      <w:pPr>
        <w:ind w:left="6818" w:hanging="360"/>
      </w:pPr>
    </w:lvl>
    <w:lvl w:ilvl="7" w:tplc="04090019" w:tentative="1">
      <w:start w:val="1"/>
      <w:numFmt w:val="lowerLetter"/>
      <w:lvlText w:val="%8."/>
      <w:lvlJc w:val="left"/>
      <w:pPr>
        <w:ind w:left="7538" w:hanging="360"/>
      </w:pPr>
    </w:lvl>
    <w:lvl w:ilvl="8" w:tplc="0409001B" w:tentative="1">
      <w:start w:val="1"/>
      <w:numFmt w:val="lowerRoman"/>
      <w:lvlText w:val="%9."/>
      <w:lvlJc w:val="right"/>
      <w:pPr>
        <w:ind w:left="8258" w:hanging="180"/>
      </w:pPr>
    </w:lvl>
  </w:abstractNum>
  <w:abstractNum w:abstractNumId="61">
    <w:nsid w:val="6D616F3B"/>
    <w:multiLevelType w:val="hybridMultilevel"/>
    <w:tmpl w:val="2B1A0F20"/>
    <w:lvl w:ilvl="0" w:tplc="9CCA70A8">
      <w:start w:val="1"/>
      <w:numFmt w:val="lowerLetter"/>
      <w:lvlText w:val="%1."/>
      <w:lvlJc w:val="left"/>
      <w:pPr>
        <w:ind w:left="216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2">
    <w:nsid w:val="6DAA70CE"/>
    <w:multiLevelType w:val="hybridMultilevel"/>
    <w:tmpl w:val="58042AA0"/>
    <w:lvl w:ilvl="0" w:tplc="ADB232F0">
      <w:start w:val="1"/>
      <w:numFmt w:val="decimal"/>
      <w:lvlText w:val="%1."/>
      <w:lvlJc w:val="left"/>
      <w:pPr>
        <w:ind w:left="720" w:hanging="360"/>
      </w:pPr>
      <w:rPr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>
    <w:nsid w:val="70C91612"/>
    <w:multiLevelType w:val="hybridMultilevel"/>
    <w:tmpl w:val="67D013C4"/>
    <w:lvl w:ilvl="0" w:tplc="AB86A4A2">
      <w:start w:val="1"/>
      <w:numFmt w:val="decimal"/>
      <w:lvlText w:val="(%1)"/>
      <w:lvlJc w:val="left"/>
      <w:pPr>
        <w:ind w:left="2498" w:hanging="360"/>
      </w:pPr>
      <w:rPr>
        <w:rFonts w:hint="default"/>
        <w:b w:val="0"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218" w:hanging="360"/>
      </w:pPr>
    </w:lvl>
    <w:lvl w:ilvl="2" w:tplc="0409001B" w:tentative="1">
      <w:start w:val="1"/>
      <w:numFmt w:val="lowerRoman"/>
      <w:lvlText w:val="%3."/>
      <w:lvlJc w:val="right"/>
      <w:pPr>
        <w:ind w:left="3938" w:hanging="180"/>
      </w:pPr>
    </w:lvl>
    <w:lvl w:ilvl="3" w:tplc="0409000F" w:tentative="1">
      <w:start w:val="1"/>
      <w:numFmt w:val="decimal"/>
      <w:lvlText w:val="%4."/>
      <w:lvlJc w:val="left"/>
      <w:pPr>
        <w:ind w:left="4658" w:hanging="360"/>
      </w:pPr>
    </w:lvl>
    <w:lvl w:ilvl="4" w:tplc="04090019" w:tentative="1">
      <w:start w:val="1"/>
      <w:numFmt w:val="lowerLetter"/>
      <w:lvlText w:val="%5."/>
      <w:lvlJc w:val="left"/>
      <w:pPr>
        <w:ind w:left="5378" w:hanging="360"/>
      </w:pPr>
    </w:lvl>
    <w:lvl w:ilvl="5" w:tplc="0409001B" w:tentative="1">
      <w:start w:val="1"/>
      <w:numFmt w:val="lowerRoman"/>
      <w:lvlText w:val="%6."/>
      <w:lvlJc w:val="right"/>
      <w:pPr>
        <w:ind w:left="6098" w:hanging="180"/>
      </w:pPr>
    </w:lvl>
    <w:lvl w:ilvl="6" w:tplc="0409000F" w:tentative="1">
      <w:start w:val="1"/>
      <w:numFmt w:val="decimal"/>
      <w:lvlText w:val="%7."/>
      <w:lvlJc w:val="left"/>
      <w:pPr>
        <w:ind w:left="6818" w:hanging="360"/>
      </w:pPr>
    </w:lvl>
    <w:lvl w:ilvl="7" w:tplc="04090019" w:tentative="1">
      <w:start w:val="1"/>
      <w:numFmt w:val="lowerLetter"/>
      <w:lvlText w:val="%8."/>
      <w:lvlJc w:val="left"/>
      <w:pPr>
        <w:ind w:left="7538" w:hanging="360"/>
      </w:pPr>
    </w:lvl>
    <w:lvl w:ilvl="8" w:tplc="0409001B" w:tentative="1">
      <w:start w:val="1"/>
      <w:numFmt w:val="lowerRoman"/>
      <w:lvlText w:val="%9."/>
      <w:lvlJc w:val="right"/>
      <w:pPr>
        <w:ind w:left="8258" w:hanging="180"/>
      </w:pPr>
    </w:lvl>
  </w:abstractNum>
  <w:abstractNum w:abstractNumId="64">
    <w:nsid w:val="73C772CE"/>
    <w:multiLevelType w:val="hybridMultilevel"/>
    <w:tmpl w:val="7CF43C74"/>
    <w:lvl w:ilvl="0" w:tplc="1B2605EA">
      <w:start w:val="1"/>
      <w:numFmt w:val="decimal"/>
      <w:lvlText w:val="(%1)"/>
      <w:lvlJc w:val="left"/>
      <w:pPr>
        <w:ind w:left="252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5">
    <w:nsid w:val="74041D9B"/>
    <w:multiLevelType w:val="hybridMultilevel"/>
    <w:tmpl w:val="00A2C7FE"/>
    <w:lvl w:ilvl="0" w:tplc="23DC28AE">
      <w:start w:val="1"/>
      <w:numFmt w:val="lowerLetter"/>
      <w:lvlText w:val="(%1)"/>
      <w:lvlJc w:val="left"/>
      <w:pPr>
        <w:ind w:left="2988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708" w:hanging="360"/>
      </w:pPr>
    </w:lvl>
    <w:lvl w:ilvl="2" w:tplc="0409001B" w:tentative="1">
      <w:start w:val="1"/>
      <w:numFmt w:val="lowerRoman"/>
      <w:lvlText w:val="%3."/>
      <w:lvlJc w:val="right"/>
      <w:pPr>
        <w:ind w:left="4428" w:hanging="180"/>
      </w:pPr>
    </w:lvl>
    <w:lvl w:ilvl="3" w:tplc="0409000F" w:tentative="1">
      <w:start w:val="1"/>
      <w:numFmt w:val="decimal"/>
      <w:lvlText w:val="%4."/>
      <w:lvlJc w:val="left"/>
      <w:pPr>
        <w:ind w:left="5148" w:hanging="360"/>
      </w:pPr>
    </w:lvl>
    <w:lvl w:ilvl="4" w:tplc="04090019" w:tentative="1">
      <w:start w:val="1"/>
      <w:numFmt w:val="lowerLetter"/>
      <w:lvlText w:val="%5."/>
      <w:lvlJc w:val="left"/>
      <w:pPr>
        <w:ind w:left="5868" w:hanging="360"/>
      </w:pPr>
    </w:lvl>
    <w:lvl w:ilvl="5" w:tplc="0409001B" w:tentative="1">
      <w:start w:val="1"/>
      <w:numFmt w:val="lowerRoman"/>
      <w:lvlText w:val="%6."/>
      <w:lvlJc w:val="right"/>
      <w:pPr>
        <w:ind w:left="6588" w:hanging="180"/>
      </w:pPr>
    </w:lvl>
    <w:lvl w:ilvl="6" w:tplc="0409000F" w:tentative="1">
      <w:start w:val="1"/>
      <w:numFmt w:val="decimal"/>
      <w:lvlText w:val="%7."/>
      <w:lvlJc w:val="left"/>
      <w:pPr>
        <w:ind w:left="7308" w:hanging="360"/>
      </w:pPr>
    </w:lvl>
    <w:lvl w:ilvl="7" w:tplc="04090019" w:tentative="1">
      <w:start w:val="1"/>
      <w:numFmt w:val="lowerLetter"/>
      <w:lvlText w:val="%8."/>
      <w:lvlJc w:val="left"/>
      <w:pPr>
        <w:ind w:left="8028" w:hanging="360"/>
      </w:pPr>
    </w:lvl>
    <w:lvl w:ilvl="8" w:tplc="0409001B" w:tentative="1">
      <w:start w:val="1"/>
      <w:numFmt w:val="lowerRoman"/>
      <w:lvlText w:val="%9."/>
      <w:lvlJc w:val="right"/>
      <w:pPr>
        <w:ind w:left="8748" w:hanging="180"/>
      </w:pPr>
    </w:lvl>
  </w:abstractNum>
  <w:abstractNum w:abstractNumId="66">
    <w:nsid w:val="74FB09B2"/>
    <w:multiLevelType w:val="hybridMultilevel"/>
    <w:tmpl w:val="6794F21E"/>
    <w:lvl w:ilvl="0" w:tplc="BF688738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77171063"/>
    <w:multiLevelType w:val="hybridMultilevel"/>
    <w:tmpl w:val="95A0A798"/>
    <w:lvl w:ilvl="0" w:tplc="A6B2AC3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8">
    <w:nsid w:val="77857F35"/>
    <w:multiLevelType w:val="hybridMultilevel"/>
    <w:tmpl w:val="1038B712"/>
    <w:lvl w:ilvl="0" w:tplc="EC5894E2">
      <w:start w:val="1"/>
      <w:numFmt w:val="decimal"/>
      <w:lvlText w:val="%1."/>
      <w:lvlJc w:val="left"/>
      <w:pPr>
        <w:ind w:left="720" w:hanging="360"/>
      </w:pPr>
      <w:rPr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9">
    <w:nsid w:val="7B29151D"/>
    <w:multiLevelType w:val="hybridMultilevel"/>
    <w:tmpl w:val="69A20438"/>
    <w:lvl w:ilvl="0" w:tplc="F4564E9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0">
    <w:nsid w:val="7C6164A4"/>
    <w:multiLevelType w:val="hybridMultilevel"/>
    <w:tmpl w:val="BE14A06A"/>
    <w:lvl w:ilvl="0" w:tplc="1B2605EA">
      <w:start w:val="1"/>
      <w:numFmt w:val="decimal"/>
      <w:lvlText w:val="(%1)"/>
      <w:lvlJc w:val="left"/>
      <w:pPr>
        <w:ind w:left="216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1">
    <w:nsid w:val="7CE65C6B"/>
    <w:multiLevelType w:val="hybridMultilevel"/>
    <w:tmpl w:val="67349110"/>
    <w:lvl w:ilvl="0" w:tplc="1B2605EA">
      <w:start w:val="1"/>
      <w:numFmt w:val="decimal"/>
      <w:lvlText w:val="(%1)"/>
      <w:lvlJc w:val="left"/>
      <w:pPr>
        <w:ind w:left="216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72">
    <w:nsid w:val="7E6B2C52"/>
    <w:multiLevelType w:val="hybridMultilevel"/>
    <w:tmpl w:val="00480DB2"/>
    <w:lvl w:ilvl="0" w:tplc="66D451BE">
      <w:start w:val="1"/>
      <w:numFmt w:val="lowerRoman"/>
      <w:lvlText w:val="%1)"/>
      <w:lvlJc w:val="left"/>
      <w:pPr>
        <w:ind w:left="324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num w:numId="1">
    <w:abstractNumId w:val="69"/>
  </w:num>
  <w:num w:numId="2">
    <w:abstractNumId w:val="54"/>
  </w:num>
  <w:num w:numId="3">
    <w:abstractNumId w:val="55"/>
  </w:num>
  <w:num w:numId="4">
    <w:abstractNumId w:val="51"/>
  </w:num>
  <w:num w:numId="5">
    <w:abstractNumId w:val="41"/>
  </w:num>
  <w:num w:numId="6">
    <w:abstractNumId w:val="24"/>
  </w:num>
  <w:num w:numId="7">
    <w:abstractNumId w:val="29"/>
  </w:num>
  <w:num w:numId="8">
    <w:abstractNumId w:val="45"/>
  </w:num>
  <w:num w:numId="9">
    <w:abstractNumId w:val="72"/>
  </w:num>
  <w:num w:numId="10">
    <w:abstractNumId w:val="6"/>
  </w:num>
  <w:num w:numId="11">
    <w:abstractNumId w:val="64"/>
  </w:num>
  <w:num w:numId="12">
    <w:abstractNumId w:val="1"/>
  </w:num>
  <w:num w:numId="13">
    <w:abstractNumId w:val="2"/>
  </w:num>
  <w:num w:numId="14">
    <w:abstractNumId w:val="38"/>
  </w:num>
  <w:num w:numId="15">
    <w:abstractNumId w:val="63"/>
  </w:num>
  <w:num w:numId="16">
    <w:abstractNumId w:val="42"/>
  </w:num>
  <w:num w:numId="17">
    <w:abstractNumId w:val="49"/>
  </w:num>
  <w:num w:numId="18">
    <w:abstractNumId w:val="65"/>
  </w:num>
  <w:num w:numId="19">
    <w:abstractNumId w:val="28"/>
  </w:num>
  <w:num w:numId="20">
    <w:abstractNumId w:val="5"/>
  </w:num>
  <w:num w:numId="21">
    <w:abstractNumId w:val="60"/>
  </w:num>
  <w:num w:numId="22">
    <w:abstractNumId w:val="17"/>
  </w:num>
  <w:num w:numId="23">
    <w:abstractNumId w:val="71"/>
  </w:num>
  <w:num w:numId="24">
    <w:abstractNumId w:val="25"/>
  </w:num>
  <w:num w:numId="25">
    <w:abstractNumId w:val="4"/>
  </w:num>
  <w:num w:numId="26">
    <w:abstractNumId w:val="70"/>
  </w:num>
  <w:num w:numId="27">
    <w:abstractNumId w:val="26"/>
  </w:num>
  <w:num w:numId="28">
    <w:abstractNumId w:val="22"/>
  </w:num>
  <w:num w:numId="29">
    <w:abstractNumId w:val="56"/>
  </w:num>
  <w:num w:numId="30">
    <w:abstractNumId w:val="58"/>
  </w:num>
  <w:num w:numId="31">
    <w:abstractNumId w:val="52"/>
  </w:num>
  <w:num w:numId="32">
    <w:abstractNumId w:val="46"/>
  </w:num>
  <w:num w:numId="33">
    <w:abstractNumId w:val="7"/>
  </w:num>
  <w:num w:numId="34">
    <w:abstractNumId w:val="31"/>
  </w:num>
  <w:num w:numId="35">
    <w:abstractNumId w:val="20"/>
  </w:num>
  <w:num w:numId="36">
    <w:abstractNumId w:val="59"/>
  </w:num>
  <w:num w:numId="37">
    <w:abstractNumId w:val="53"/>
  </w:num>
  <w:num w:numId="38">
    <w:abstractNumId w:val="14"/>
  </w:num>
  <w:num w:numId="39">
    <w:abstractNumId w:val="11"/>
  </w:num>
  <w:num w:numId="40">
    <w:abstractNumId w:val="43"/>
  </w:num>
  <w:num w:numId="41">
    <w:abstractNumId w:val="16"/>
  </w:num>
  <w:num w:numId="42">
    <w:abstractNumId w:val="57"/>
  </w:num>
  <w:num w:numId="43">
    <w:abstractNumId w:val="10"/>
  </w:num>
  <w:num w:numId="44">
    <w:abstractNumId w:val="68"/>
  </w:num>
  <w:num w:numId="45">
    <w:abstractNumId w:val="30"/>
  </w:num>
  <w:num w:numId="46">
    <w:abstractNumId w:val="23"/>
  </w:num>
  <w:num w:numId="47">
    <w:abstractNumId w:val="36"/>
  </w:num>
  <w:num w:numId="48">
    <w:abstractNumId w:val="62"/>
  </w:num>
  <w:num w:numId="49">
    <w:abstractNumId w:val="34"/>
  </w:num>
  <w:num w:numId="50">
    <w:abstractNumId w:val="37"/>
  </w:num>
  <w:num w:numId="51">
    <w:abstractNumId w:val="50"/>
  </w:num>
  <w:num w:numId="52">
    <w:abstractNumId w:val="18"/>
  </w:num>
  <w:num w:numId="53">
    <w:abstractNumId w:val="9"/>
  </w:num>
  <w:num w:numId="54">
    <w:abstractNumId w:val="61"/>
  </w:num>
  <w:num w:numId="55">
    <w:abstractNumId w:val="15"/>
  </w:num>
  <w:num w:numId="56">
    <w:abstractNumId w:val="0"/>
  </w:num>
  <w:num w:numId="57">
    <w:abstractNumId w:val="33"/>
  </w:num>
  <w:num w:numId="58">
    <w:abstractNumId w:val="8"/>
  </w:num>
  <w:num w:numId="59">
    <w:abstractNumId w:val="21"/>
  </w:num>
  <w:num w:numId="60">
    <w:abstractNumId w:val="44"/>
  </w:num>
  <w:num w:numId="61">
    <w:abstractNumId w:val="12"/>
  </w:num>
  <w:num w:numId="62">
    <w:abstractNumId w:val="47"/>
  </w:num>
  <w:num w:numId="63">
    <w:abstractNumId w:val="19"/>
  </w:num>
  <w:num w:numId="64">
    <w:abstractNumId w:val="48"/>
  </w:num>
  <w:num w:numId="65">
    <w:abstractNumId w:val="3"/>
  </w:num>
  <w:num w:numId="66">
    <w:abstractNumId w:val="13"/>
  </w:num>
  <w:num w:numId="67">
    <w:abstractNumId w:val="39"/>
  </w:num>
  <w:num w:numId="68">
    <w:abstractNumId w:val="67"/>
  </w:num>
  <w:num w:numId="69">
    <w:abstractNumId w:val="66"/>
  </w:num>
  <w:num w:numId="70">
    <w:abstractNumId w:val="27"/>
  </w:num>
  <w:num w:numId="71">
    <w:abstractNumId w:val="32"/>
  </w:num>
  <w:num w:numId="72">
    <w:abstractNumId w:val="35"/>
  </w:num>
  <w:num w:numId="73">
    <w:abstractNumId w:val="40"/>
  </w:num>
  <w:numIdMacAtCleanup w:val="6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hideSpellingErrors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47A8A"/>
    <w:rsid w:val="000004BD"/>
    <w:rsid w:val="00001E4E"/>
    <w:rsid w:val="00003C8B"/>
    <w:rsid w:val="00005DBF"/>
    <w:rsid w:val="0000682D"/>
    <w:rsid w:val="00006B83"/>
    <w:rsid w:val="0000756F"/>
    <w:rsid w:val="00010843"/>
    <w:rsid w:val="00011869"/>
    <w:rsid w:val="0001212C"/>
    <w:rsid w:val="00012B8E"/>
    <w:rsid w:val="00013AA2"/>
    <w:rsid w:val="00015025"/>
    <w:rsid w:val="00015511"/>
    <w:rsid w:val="00015B1D"/>
    <w:rsid w:val="00017256"/>
    <w:rsid w:val="00017795"/>
    <w:rsid w:val="00021CF0"/>
    <w:rsid w:val="00021F85"/>
    <w:rsid w:val="00022DC6"/>
    <w:rsid w:val="000230EF"/>
    <w:rsid w:val="00023927"/>
    <w:rsid w:val="00023D0A"/>
    <w:rsid w:val="00024BB2"/>
    <w:rsid w:val="00026260"/>
    <w:rsid w:val="000277AF"/>
    <w:rsid w:val="0003078C"/>
    <w:rsid w:val="00030A53"/>
    <w:rsid w:val="0003265D"/>
    <w:rsid w:val="00032E8E"/>
    <w:rsid w:val="000334DA"/>
    <w:rsid w:val="00033629"/>
    <w:rsid w:val="00033FD2"/>
    <w:rsid w:val="000343DA"/>
    <w:rsid w:val="00034994"/>
    <w:rsid w:val="00037BD9"/>
    <w:rsid w:val="00037D40"/>
    <w:rsid w:val="0004105B"/>
    <w:rsid w:val="0004195D"/>
    <w:rsid w:val="000422BA"/>
    <w:rsid w:val="00044424"/>
    <w:rsid w:val="000450D4"/>
    <w:rsid w:val="00047DC2"/>
    <w:rsid w:val="0005050C"/>
    <w:rsid w:val="00051B06"/>
    <w:rsid w:val="0005250A"/>
    <w:rsid w:val="00053F3E"/>
    <w:rsid w:val="00054C46"/>
    <w:rsid w:val="000565CE"/>
    <w:rsid w:val="00057A46"/>
    <w:rsid w:val="00057C20"/>
    <w:rsid w:val="00057DDF"/>
    <w:rsid w:val="00060C30"/>
    <w:rsid w:val="00061A24"/>
    <w:rsid w:val="00065102"/>
    <w:rsid w:val="000661D8"/>
    <w:rsid w:val="00066437"/>
    <w:rsid w:val="00066EC5"/>
    <w:rsid w:val="00066EFA"/>
    <w:rsid w:val="000742DC"/>
    <w:rsid w:val="00076AC9"/>
    <w:rsid w:val="00076EAB"/>
    <w:rsid w:val="0008085A"/>
    <w:rsid w:val="00081968"/>
    <w:rsid w:val="00083CB0"/>
    <w:rsid w:val="00084430"/>
    <w:rsid w:val="00084637"/>
    <w:rsid w:val="00085ED9"/>
    <w:rsid w:val="00086893"/>
    <w:rsid w:val="00086ECA"/>
    <w:rsid w:val="00087F63"/>
    <w:rsid w:val="0009505E"/>
    <w:rsid w:val="00095DBE"/>
    <w:rsid w:val="000963D6"/>
    <w:rsid w:val="00097739"/>
    <w:rsid w:val="0009784A"/>
    <w:rsid w:val="000A02BA"/>
    <w:rsid w:val="000A07AD"/>
    <w:rsid w:val="000A1016"/>
    <w:rsid w:val="000A1768"/>
    <w:rsid w:val="000A2CFE"/>
    <w:rsid w:val="000A492E"/>
    <w:rsid w:val="000A4D15"/>
    <w:rsid w:val="000A618F"/>
    <w:rsid w:val="000A6203"/>
    <w:rsid w:val="000B1221"/>
    <w:rsid w:val="000B2937"/>
    <w:rsid w:val="000B542E"/>
    <w:rsid w:val="000B6D1C"/>
    <w:rsid w:val="000B7BFD"/>
    <w:rsid w:val="000B7E4E"/>
    <w:rsid w:val="000C03DF"/>
    <w:rsid w:val="000C0A1A"/>
    <w:rsid w:val="000C0DC8"/>
    <w:rsid w:val="000C2944"/>
    <w:rsid w:val="000C373A"/>
    <w:rsid w:val="000C4824"/>
    <w:rsid w:val="000C4ACD"/>
    <w:rsid w:val="000C67A0"/>
    <w:rsid w:val="000C6F0D"/>
    <w:rsid w:val="000C7497"/>
    <w:rsid w:val="000D087F"/>
    <w:rsid w:val="000D0941"/>
    <w:rsid w:val="000D0ABD"/>
    <w:rsid w:val="000D11CE"/>
    <w:rsid w:val="000D43DF"/>
    <w:rsid w:val="000D4E25"/>
    <w:rsid w:val="000D69F1"/>
    <w:rsid w:val="000D7F68"/>
    <w:rsid w:val="000E0574"/>
    <w:rsid w:val="000E0ADE"/>
    <w:rsid w:val="000E194D"/>
    <w:rsid w:val="000E2699"/>
    <w:rsid w:val="000E2B4B"/>
    <w:rsid w:val="000E3813"/>
    <w:rsid w:val="000E4409"/>
    <w:rsid w:val="000E5293"/>
    <w:rsid w:val="000E72AE"/>
    <w:rsid w:val="000E7750"/>
    <w:rsid w:val="000E79A4"/>
    <w:rsid w:val="000E7E35"/>
    <w:rsid w:val="000F0DED"/>
    <w:rsid w:val="000F1833"/>
    <w:rsid w:val="000F1CC6"/>
    <w:rsid w:val="000F2011"/>
    <w:rsid w:val="000F300C"/>
    <w:rsid w:val="000F338A"/>
    <w:rsid w:val="000F44C9"/>
    <w:rsid w:val="000F5107"/>
    <w:rsid w:val="000F539A"/>
    <w:rsid w:val="000F5AA4"/>
    <w:rsid w:val="000F624B"/>
    <w:rsid w:val="000F7192"/>
    <w:rsid w:val="000F729C"/>
    <w:rsid w:val="0010083B"/>
    <w:rsid w:val="00101434"/>
    <w:rsid w:val="00101F5B"/>
    <w:rsid w:val="00102B71"/>
    <w:rsid w:val="00102BE8"/>
    <w:rsid w:val="0010450A"/>
    <w:rsid w:val="00104E0A"/>
    <w:rsid w:val="0010580C"/>
    <w:rsid w:val="00106F67"/>
    <w:rsid w:val="00110489"/>
    <w:rsid w:val="00113A4C"/>
    <w:rsid w:val="00114319"/>
    <w:rsid w:val="001211DC"/>
    <w:rsid w:val="001218CF"/>
    <w:rsid w:val="00123FF3"/>
    <w:rsid w:val="0012430C"/>
    <w:rsid w:val="00126211"/>
    <w:rsid w:val="001279AB"/>
    <w:rsid w:val="0013159B"/>
    <w:rsid w:val="00133DCA"/>
    <w:rsid w:val="001347C8"/>
    <w:rsid w:val="00134FFC"/>
    <w:rsid w:val="00135264"/>
    <w:rsid w:val="001362DA"/>
    <w:rsid w:val="00136A31"/>
    <w:rsid w:val="001377AC"/>
    <w:rsid w:val="0014243E"/>
    <w:rsid w:val="00143641"/>
    <w:rsid w:val="001438C1"/>
    <w:rsid w:val="00143F1C"/>
    <w:rsid w:val="00144E88"/>
    <w:rsid w:val="00146CD5"/>
    <w:rsid w:val="00147B1B"/>
    <w:rsid w:val="00150E3F"/>
    <w:rsid w:val="00151A7D"/>
    <w:rsid w:val="00153AB4"/>
    <w:rsid w:val="001541CA"/>
    <w:rsid w:val="00154915"/>
    <w:rsid w:val="00154C3E"/>
    <w:rsid w:val="00155305"/>
    <w:rsid w:val="00155BF3"/>
    <w:rsid w:val="0015632B"/>
    <w:rsid w:val="00156AB5"/>
    <w:rsid w:val="00156D81"/>
    <w:rsid w:val="00162BCB"/>
    <w:rsid w:val="00164288"/>
    <w:rsid w:val="00164E47"/>
    <w:rsid w:val="00170AC3"/>
    <w:rsid w:val="00170DCE"/>
    <w:rsid w:val="00171523"/>
    <w:rsid w:val="00171A4D"/>
    <w:rsid w:val="001722FE"/>
    <w:rsid w:val="00172BC0"/>
    <w:rsid w:val="001732FD"/>
    <w:rsid w:val="00176613"/>
    <w:rsid w:val="0017734E"/>
    <w:rsid w:val="00181286"/>
    <w:rsid w:val="00181FCE"/>
    <w:rsid w:val="00182B68"/>
    <w:rsid w:val="00183797"/>
    <w:rsid w:val="001851E0"/>
    <w:rsid w:val="00185F5B"/>
    <w:rsid w:val="00187C97"/>
    <w:rsid w:val="00190E5C"/>
    <w:rsid w:val="001928A2"/>
    <w:rsid w:val="00193C08"/>
    <w:rsid w:val="00195544"/>
    <w:rsid w:val="00195997"/>
    <w:rsid w:val="00196CA6"/>
    <w:rsid w:val="00197176"/>
    <w:rsid w:val="00197986"/>
    <w:rsid w:val="001A1CC0"/>
    <w:rsid w:val="001A33DF"/>
    <w:rsid w:val="001A50BA"/>
    <w:rsid w:val="001A52CB"/>
    <w:rsid w:val="001A61BC"/>
    <w:rsid w:val="001A7020"/>
    <w:rsid w:val="001A72F4"/>
    <w:rsid w:val="001A7F14"/>
    <w:rsid w:val="001B0866"/>
    <w:rsid w:val="001B3C73"/>
    <w:rsid w:val="001B4FF6"/>
    <w:rsid w:val="001B5DAD"/>
    <w:rsid w:val="001B71EC"/>
    <w:rsid w:val="001B7616"/>
    <w:rsid w:val="001B780A"/>
    <w:rsid w:val="001C021A"/>
    <w:rsid w:val="001C0A50"/>
    <w:rsid w:val="001C0C32"/>
    <w:rsid w:val="001C139E"/>
    <w:rsid w:val="001C14B9"/>
    <w:rsid w:val="001C2239"/>
    <w:rsid w:val="001C34E9"/>
    <w:rsid w:val="001C4B9A"/>
    <w:rsid w:val="001C7822"/>
    <w:rsid w:val="001D16CD"/>
    <w:rsid w:val="001D2EBF"/>
    <w:rsid w:val="001D2F17"/>
    <w:rsid w:val="001D361C"/>
    <w:rsid w:val="001D4A0C"/>
    <w:rsid w:val="001D4C10"/>
    <w:rsid w:val="001D518D"/>
    <w:rsid w:val="001D7C2E"/>
    <w:rsid w:val="001D7D44"/>
    <w:rsid w:val="001E0CF6"/>
    <w:rsid w:val="001E3B7B"/>
    <w:rsid w:val="001E43C8"/>
    <w:rsid w:val="001E4F11"/>
    <w:rsid w:val="001E5723"/>
    <w:rsid w:val="001F047E"/>
    <w:rsid w:val="001F302D"/>
    <w:rsid w:val="001F3701"/>
    <w:rsid w:val="001F3BD6"/>
    <w:rsid w:val="001F4012"/>
    <w:rsid w:val="001F5900"/>
    <w:rsid w:val="0020032F"/>
    <w:rsid w:val="00200E29"/>
    <w:rsid w:val="00201936"/>
    <w:rsid w:val="0020418B"/>
    <w:rsid w:val="002048D7"/>
    <w:rsid w:val="00205EC3"/>
    <w:rsid w:val="00210C01"/>
    <w:rsid w:val="00211D48"/>
    <w:rsid w:val="00212605"/>
    <w:rsid w:val="00212D7E"/>
    <w:rsid w:val="002142CA"/>
    <w:rsid w:val="00214971"/>
    <w:rsid w:val="002160C9"/>
    <w:rsid w:val="002164D3"/>
    <w:rsid w:val="00216829"/>
    <w:rsid w:val="0021786A"/>
    <w:rsid w:val="00220088"/>
    <w:rsid w:val="002216FD"/>
    <w:rsid w:val="0022230E"/>
    <w:rsid w:val="00223443"/>
    <w:rsid w:val="002235DB"/>
    <w:rsid w:val="00223961"/>
    <w:rsid w:val="00223998"/>
    <w:rsid w:val="00227B7F"/>
    <w:rsid w:val="00231FCC"/>
    <w:rsid w:val="0023291A"/>
    <w:rsid w:val="00233322"/>
    <w:rsid w:val="00233511"/>
    <w:rsid w:val="002341DB"/>
    <w:rsid w:val="00236923"/>
    <w:rsid w:val="00236A73"/>
    <w:rsid w:val="00240876"/>
    <w:rsid w:val="00240A81"/>
    <w:rsid w:val="002412D2"/>
    <w:rsid w:val="00243418"/>
    <w:rsid w:val="002435CC"/>
    <w:rsid w:val="002439B0"/>
    <w:rsid w:val="002451B8"/>
    <w:rsid w:val="0024522F"/>
    <w:rsid w:val="00245C4E"/>
    <w:rsid w:val="002506D9"/>
    <w:rsid w:val="00250E71"/>
    <w:rsid w:val="00252249"/>
    <w:rsid w:val="00252DC7"/>
    <w:rsid w:val="00254206"/>
    <w:rsid w:val="00256E33"/>
    <w:rsid w:val="002571F8"/>
    <w:rsid w:val="002604C4"/>
    <w:rsid w:val="0026131F"/>
    <w:rsid w:val="00263A31"/>
    <w:rsid w:val="00263FA8"/>
    <w:rsid w:val="002649B4"/>
    <w:rsid w:val="00264EBD"/>
    <w:rsid w:val="00266682"/>
    <w:rsid w:val="002667A6"/>
    <w:rsid w:val="0026704A"/>
    <w:rsid w:val="00267FD4"/>
    <w:rsid w:val="00270ED4"/>
    <w:rsid w:val="00271F19"/>
    <w:rsid w:val="00272FC5"/>
    <w:rsid w:val="0027390F"/>
    <w:rsid w:val="00276AF1"/>
    <w:rsid w:val="0028159B"/>
    <w:rsid w:val="00282669"/>
    <w:rsid w:val="00283240"/>
    <w:rsid w:val="00283767"/>
    <w:rsid w:val="00285C7B"/>
    <w:rsid w:val="00286152"/>
    <w:rsid w:val="00287AA8"/>
    <w:rsid w:val="00287BB7"/>
    <w:rsid w:val="00290775"/>
    <w:rsid w:val="00291838"/>
    <w:rsid w:val="0029251A"/>
    <w:rsid w:val="00292EC5"/>
    <w:rsid w:val="0029349F"/>
    <w:rsid w:val="00293BC5"/>
    <w:rsid w:val="00294719"/>
    <w:rsid w:val="002950C1"/>
    <w:rsid w:val="002A0319"/>
    <w:rsid w:val="002A09F8"/>
    <w:rsid w:val="002A2451"/>
    <w:rsid w:val="002A2B3F"/>
    <w:rsid w:val="002A3448"/>
    <w:rsid w:val="002A5817"/>
    <w:rsid w:val="002A7494"/>
    <w:rsid w:val="002A7E69"/>
    <w:rsid w:val="002B0693"/>
    <w:rsid w:val="002B0FC4"/>
    <w:rsid w:val="002B198F"/>
    <w:rsid w:val="002B50A2"/>
    <w:rsid w:val="002B7105"/>
    <w:rsid w:val="002C3AF3"/>
    <w:rsid w:val="002C4304"/>
    <w:rsid w:val="002C4EAB"/>
    <w:rsid w:val="002C5071"/>
    <w:rsid w:val="002C539B"/>
    <w:rsid w:val="002C659F"/>
    <w:rsid w:val="002C67C6"/>
    <w:rsid w:val="002C7E78"/>
    <w:rsid w:val="002D184D"/>
    <w:rsid w:val="002D1AA3"/>
    <w:rsid w:val="002D25D7"/>
    <w:rsid w:val="002D25E0"/>
    <w:rsid w:val="002D276D"/>
    <w:rsid w:val="002D44C8"/>
    <w:rsid w:val="002D56AC"/>
    <w:rsid w:val="002D6B57"/>
    <w:rsid w:val="002D7B07"/>
    <w:rsid w:val="002D7CFD"/>
    <w:rsid w:val="002E0BE4"/>
    <w:rsid w:val="002E0D54"/>
    <w:rsid w:val="002E0F84"/>
    <w:rsid w:val="002E1581"/>
    <w:rsid w:val="002E1655"/>
    <w:rsid w:val="002E1DE2"/>
    <w:rsid w:val="002E201F"/>
    <w:rsid w:val="002E2B41"/>
    <w:rsid w:val="002E2C2C"/>
    <w:rsid w:val="002E707E"/>
    <w:rsid w:val="002E7964"/>
    <w:rsid w:val="002F066F"/>
    <w:rsid w:val="002F0788"/>
    <w:rsid w:val="002F0F05"/>
    <w:rsid w:val="002F1356"/>
    <w:rsid w:val="002F1D15"/>
    <w:rsid w:val="002F2D9A"/>
    <w:rsid w:val="002F4850"/>
    <w:rsid w:val="002F62A9"/>
    <w:rsid w:val="00300140"/>
    <w:rsid w:val="00300A7B"/>
    <w:rsid w:val="0030194A"/>
    <w:rsid w:val="00302472"/>
    <w:rsid w:val="00303338"/>
    <w:rsid w:val="00303528"/>
    <w:rsid w:val="0030541A"/>
    <w:rsid w:val="0030564C"/>
    <w:rsid w:val="00305A6C"/>
    <w:rsid w:val="00312AC5"/>
    <w:rsid w:val="0031471D"/>
    <w:rsid w:val="00316CDC"/>
    <w:rsid w:val="00320A21"/>
    <w:rsid w:val="00322D18"/>
    <w:rsid w:val="00324817"/>
    <w:rsid w:val="00325DD0"/>
    <w:rsid w:val="003303A6"/>
    <w:rsid w:val="00330B2B"/>
    <w:rsid w:val="00332522"/>
    <w:rsid w:val="00332599"/>
    <w:rsid w:val="00335527"/>
    <w:rsid w:val="00336011"/>
    <w:rsid w:val="003400F9"/>
    <w:rsid w:val="00341D0F"/>
    <w:rsid w:val="00342936"/>
    <w:rsid w:val="00342DD0"/>
    <w:rsid w:val="00343B97"/>
    <w:rsid w:val="00345E5E"/>
    <w:rsid w:val="003462B8"/>
    <w:rsid w:val="003466CD"/>
    <w:rsid w:val="0034750F"/>
    <w:rsid w:val="00347CA3"/>
    <w:rsid w:val="003505FB"/>
    <w:rsid w:val="0035240E"/>
    <w:rsid w:val="003534BE"/>
    <w:rsid w:val="0035350C"/>
    <w:rsid w:val="003560BE"/>
    <w:rsid w:val="00356FAD"/>
    <w:rsid w:val="00360594"/>
    <w:rsid w:val="003609E9"/>
    <w:rsid w:val="00360F79"/>
    <w:rsid w:val="00361D01"/>
    <w:rsid w:val="00362A67"/>
    <w:rsid w:val="003641E8"/>
    <w:rsid w:val="00364652"/>
    <w:rsid w:val="00364D23"/>
    <w:rsid w:val="00365A68"/>
    <w:rsid w:val="003678FF"/>
    <w:rsid w:val="00370F7F"/>
    <w:rsid w:val="00371313"/>
    <w:rsid w:val="003720E5"/>
    <w:rsid w:val="00372424"/>
    <w:rsid w:val="003724DF"/>
    <w:rsid w:val="003737C1"/>
    <w:rsid w:val="00373F70"/>
    <w:rsid w:val="003744CD"/>
    <w:rsid w:val="00374A77"/>
    <w:rsid w:val="00376653"/>
    <w:rsid w:val="003776DB"/>
    <w:rsid w:val="00381D96"/>
    <w:rsid w:val="00383566"/>
    <w:rsid w:val="00384108"/>
    <w:rsid w:val="00384C24"/>
    <w:rsid w:val="00384D34"/>
    <w:rsid w:val="00385245"/>
    <w:rsid w:val="00386EB9"/>
    <w:rsid w:val="003903F4"/>
    <w:rsid w:val="00390A7E"/>
    <w:rsid w:val="003914CF"/>
    <w:rsid w:val="003916F0"/>
    <w:rsid w:val="00391825"/>
    <w:rsid w:val="00391C59"/>
    <w:rsid w:val="003947DC"/>
    <w:rsid w:val="00396EDC"/>
    <w:rsid w:val="0039719D"/>
    <w:rsid w:val="00397A91"/>
    <w:rsid w:val="00397FE4"/>
    <w:rsid w:val="003A2BDC"/>
    <w:rsid w:val="003A446E"/>
    <w:rsid w:val="003A44D8"/>
    <w:rsid w:val="003A4B6E"/>
    <w:rsid w:val="003A7732"/>
    <w:rsid w:val="003A7CD9"/>
    <w:rsid w:val="003B144E"/>
    <w:rsid w:val="003B204B"/>
    <w:rsid w:val="003B28AC"/>
    <w:rsid w:val="003B41A4"/>
    <w:rsid w:val="003B501B"/>
    <w:rsid w:val="003B5DC6"/>
    <w:rsid w:val="003C0A77"/>
    <w:rsid w:val="003C1637"/>
    <w:rsid w:val="003C3B34"/>
    <w:rsid w:val="003C5EC5"/>
    <w:rsid w:val="003C6E0E"/>
    <w:rsid w:val="003C7A4B"/>
    <w:rsid w:val="003D02BF"/>
    <w:rsid w:val="003D0624"/>
    <w:rsid w:val="003D0B37"/>
    <w:rsid w:val="003D0F38"/>
    <w:rsid w:val="003D3748"/>
    <w:rsid w:val="003D5B22"/>
    <w:rsid w:val="003D7997"/>
    <w:rsid w:val="003E0D7D"/>
    <w:rsid w:val="003E1BC6"/>
    <w:rsid w:val="003E45E2"/>
    <w:rsid w:val="003E5D07"/>
    <w:rsid w:val="003E6765"/>
    <w:rsid w:val="003F140B"/>
    <w:rsid w:val="003F146B"/>
    <w:rsid w:val="003F290B"/>
    <w:rsid w:val="003F308B"/>
    <w:rsid w:val="003F41AA"/>
    <w:rsid w:val="003F4863"/>
    <w:rsid w:val="003F4A7B"/>
    <w:rsid w:val="003F515A"/>
    <w:rsid w:val="003F5F04"/>
    <w:rsid w:val="003F6D48"/>
    <w:rsid w:val="00400253"/>
    <w:rsid w:val="00401657"/>
    <w:rsid w:val="00401F01"/>
    <w:rsid w:val="00402766"/>
    <w:rsid w:val="00404AB8"/>
    <w:rsid w:val="00406371"/>
    <w:rsid w:val="00407368"/>
    <w:rsid w:val="00407961"/>
    <w:rsid w:val="00410FDB"/>
    <w:rsid w:val="00411C4C"/>
    <w:rsid w:val="00411C84"/>
    <w:rsid w:val="00412BBF"/>
    <w:rsid w:val="00412C5F"/>
    <w:rsid w:val="00413681"/>
    <w:rsid w:val="00414719"/>
    <w:rsid w:val="00416FEF"/>
    <w:rsid w:val="004172BE"/>
    <w:rsid w:val="004220B8"/>
    <w:rsid w:val="00422DF6"/>
    <w:rsid w:val="00422E27"/>
    <w:rsid w:val="00425658"/>
    <w:rsid w:val="0043042B"/>
    <w:rsid w:val="00430CC2"/>
    <w:rsid w:val="004311D7"/>
    <w:rsid w:val="0043185F"/>
    <w:rsid w:val="00433EA5"/>
    <w:rsid w:val="0043477A"/>
    <w:rsid w:val="00434BB0"/>
    <w:rsid w:val="00436990"/>
    <w:rsid w:val="004369C8"/>
    <w:rsid w:val="00437854"/>
    <w:rsid w:val="00442BB8"/>
    <w:rsid w:val="00443A02"/>
    <w:rsid w:val="00446A0C"/>
    <w:rsid w:val="004479B5"/>
    <w:rsid w:val="00447ACC"/>
    <w:rsid w:val="004501E2"/>
    <w:rsid w:val="0045059B"/>
    <w:rsid w:val="00453343"/>
    <w:rsid w:val="00453A30"/>
    <w:rsid w:val="00454027"/>
    <w:rsid w:val="0045594C"/>
    <w:rsid w:val="004559EB"/>
    <w:rsid w:val="0045634D"/>
    <w:rsid w:val="004564FD"/>
    <w:rsid w:val="004577C3"/>
    <w:rsid w:val="00460544"/>
    <w:rsid w:val="00461206"/>
    <w:rsid w:val="00462AEC"/>
    <w:rsid w:val="00462E78"/>
    <w:rsid w:val="00464510"/>
    <w:rsid w:val="0046515C"/>
    <w:rsid w:val="004651AD"/>
    <w:rsid w:val="00465389"/>
    <w:rsid w:val="00465872"/>
    <w:rsid w:val="004659A1"/>
    <w:rsid w:val="00466507"/>
    <w:rsid w:val="004675C7"/>
    <w:rsid w:val="00467D3C"/>
    <w:rsid w:val="00470552"/>
    <w:rsid w:val="00470E61"/>
    <w:rsid w:val="0047208B"/>
    <w:rsid w:val="0047267A"/>
    <w:rsid w:val="004741A8"/>
    <w:rsid w:val="0047486E"/>
    <w:rsid w:val="00474E3D"/>
    <w:rsid w:val="00476F86"/>
    <w:rsid w:val="0047777B"/>
    <w:rsid w:val="00477962"/>
    <w:rsid w:val="004779F5"/>
    <w:rsid w:val="004814A6"/>
    <w:rsid w:val="004815F4"/>
    <w:rsid w:val="0048556C"/>
    <w:rsid w:val="00491636"/>
    <w:rsid w:val="004941C4"/>
    <w:rsid w:val="004942DD"/>
    <w:rsid w:val="00494858"/>
    <w:rsid w:val="004962FD"/>
    <w:rsid w:val="00496E83"/>
    <w:rsid w:val="00497086"/>
    <w:rsid w:val="0049709E"/>
    <w:rsid w:val="0049715D"/>
    <w:rsid w:val="0049722D"/>
    <w:rsid w:val="004A0256"/>
    <w:rsid w:val="004A0B83"/>
    <w:rsid w:val="004A1291"/>
    <w:rsid w:val="004A1AF8"/>
    <w:rsid w:val="004A1E38"/>
    <w:rsid w:val="004A44C7"/>
    <w:rsid w:val="004A4570"/>
    <w:rsid w:val="004A578D"/>
    <w:rsid w:val="004B0E1B"/>
    <w:rsid w:val="004B0F67"/>
    <w:rsid w:val="004B19BE"/>
    <w:rsid w:val="004B2A29"/>
    <w:rsid w:val="004B2F31"/>
    <w:rsid w:val="004B337A"/>
    <w:rsid w:val="004B3E35"/>
    <w:rsid w:val="004B3FAF"/>
    <w:rsid w:val="004B5F98"/>
    <w:rsid w:val="004C0449"/>
    <w:rsid w:val="004C0556"/>
    <w:rsid w:val="004C0A17"/>
    <w:rsid w:val="004C0B9A"/>
    <w:rsid w:val="004C3C9A"/>
    <w:rsid w:val="004C7A36"/>
    <w:rsid w:val="004D3D0B"/>
    <w:rsid w:val="004D44EA"/>
    <w:rsid w:val="004D4691"/>
    <w:rsid w:val="004D49C8"/>
    <w:rsid w:val="004D6651"/>
    <w:rsid w:val="004D6E10"/>
    <w:rsid w:val="004D6E41"/>
    <w:rsid w:val="004E0312"/>
    <w:rsid w:val="004E06E8"/>
    <w:rsid w:val="004E2FE7"/>
    <w:rsid w:val="004E307D"/>
    <w:rsid w:val="004E3629"/>
    <w:rsid w:val="004E461F"/>
    <w:rsid w:val="004E6BBF"/>
    <w:rsid w:val="004E700F"/>
    <w:rsid w:val="004F09B9"/>
    <w:rsid w:val="004F287B"/>
    <w:rsid w:val="004F2B91"/>
    <w:rsid w:val="004F3517"/>
    <w:rsid w:val="004F40F4"/>
    <w:rsid w:val="004F4695"/>
    <w:rsid w:val="00500810"/>
    <w:rsid w:val="00501632"/>
    <w:rsid w:val="00503C71"/>
    <w:rsid w:val="00503EAA"/>
    <w:rsid w:val="00504A66"/>
    <w:rsid w:val="005055E6"/>
    <w:rsid w:val="00506301"/>
    <w:rsid w:val="005068FF"/>
    <w:rsid w:val="0050762B"/>
    <w:rsid w:val="00510B80"/>
    <w:rsid w:val="0051185A"/>
    <w:rsid w:val="0051466A"/>
    <w:rsid w:val="0051470E"/>
    <w:rsid w:val="00514AC6"/>
    <w:rsid w:val="00514D64"/>
    <w:rsid w:val="005157D8"/>
    <w:rsid w:val="00516751"/>
    <w:rsid w:val="00520307"/>
    <w:rsid w:val="00521987"/>
    <w:rsid w:val="00522141"/>
    <w:rsid w:val="00522406"/>
    <w:rsid w:val="00522A56"/>
    <w:rsid w:val="00524603"/>
    <w:rsid w:val="005269EF"/>
    <w:rsid w:val="00526F13"/>
    <w:rsid w:val="00527D1E"/>
    <w:rsid w:val="00527E80"/>
    <w:rsid w:val="00530D58"/>
    <w:rsid w:val="0053257F"/>
    <w:rsid w:val="0053265A"/>
    <w:rsid w:val="00533AB5"/>
    <w:rsid w:val="00533ADE"/>
    <w:rsid w:val="00533D16"/>
    <w:rsid w:val="005354ED"/>
    <w:rsid w:val="005356D2"/>
    <w:rsid w:val="005357A4"/>
    <w:rsid w:val="00535EB1"/>
    <w:rsid w:val="00537B25"/>
    <w:rsid w:val="00541574"/>
    <w:rsid w:val="00541CF7"/>
    <w:rsid w:val="00542EA0"/>
    <w:rsid w:val="00543838"/>
    <w:rsid w:val="0054412F"/>
    <w:rsid w:val="0054486F"/>
    <w:rsid w:val="005465E4"/>
    <w:rsid w:val="0054669D"/>
    <w:rsid w:val="00546F28"/>
    <w:rsid w:val="00551811"/>
    <w:rsid w:val="00554355"/>
    <w:rsid w:val="005543F7"/>
    <w:rsid w:val="00557294"/>
    <w:rsid w:val="005656FE"/>
    <w:rsid w:val="00565DFA"/>
    <w:rsid w:val="005664DE"/>
    <w:rsid w:val="00566B46"/>
    <w:rsid w:val="00570989"/>
    <w:rsid w:val="00573D62"/>
    <w:rsid w:val="00573F02"/>
    <w:rsid w:val="00574138"/>
    <w:rsid w:val="00574EC7"/>
    <w:rsid w:val="00577961"/>
    <w:rsid w:val="00580EB4"/>
    <w:rsid w:val="005810AC"/>
    <w:rsid w:val="00581758"/>
    <w:rsid w:val="00582EC9"/>
    <w:rsid w:val="00582F31"/>
    <w:rsid w:val="00584041"/>
    <w:rsid w:val="00585334"/>
    <w:rsid w:val="0058636C"/>
    <w:rsid w:val="00587763"/>
    <w:rsid w:val="005917E5"/>
    <w:rsid w:val="00592D5B"/>
    <w:rsid w:val="0059309D"/>
    <w:rsid w:val="00596BC9"/>
    <w:rsid w:val="005A2B53"/>
    <w:rsid w:val="005A3CA8"/>
    <w:rsid w:val="005A4686"/>
    <w:rsid w:val="005A58BF"/>
    <w:rsid w:val="005A67C6"/>
    <w:rsid w:val="005B13FE"/>
    <w:rsid w:val="005B1489"/>
    <w:rsid w:val="005B478B"/>
    <w:rsid w:val="005B4C37"/>
    <w:rsid w:val="005B522E"/>
    <w:rsid w:val="005B67C5"/>
    <w:rsid w:val="005B7D3E"/>
    <w:rsid w:val="005C027A"/>
    <w:rsid w:val="005C0CBD"/>
    <w:rsid w:val="005C0EB4"/>
    <w:rsid w:val="005C1D2F"/>
    <w:rsid w:val="005C337B"/>
    <w:rsid w:val="005C3449"/>
    <w:rsid w:val="005C3874"/>
    <w:rsid w:val="005C3D96"/>
    <w:rsid w:val="005C7832"/>
    <w:rsid w:val="005C7ABA"/>
    <w:rsid w:val="005D0669"/>
    <w:rsid w:val="005D1786"/>
    <w:rsid w:val="005D1CB3"/>
    <w:rsid w:val="005D3501"/>
    <w:rsid w:val="005D47EF"/>
    <w:rsid w:val="005D6E68"/>
    <w:rsid w:val="005D774E"/>
    <w:rsid w:val="005E0776"/>
    <w:rsid w:val="005E1F48"/>
    <w:rsid w:val="005E4B54"/>
    <w:rsid w:val="005E4C55"/>
    <w:rsid w:val="005E54AD"/>
    <w:rsid w:val="005E6A1A"/>
    <w:rsid w:val="005F1124"/>
    <w:rsid w:val="005F3ED7"/>
    <w:rsid w:val="005F4444"/>
    <w:rsid w:val="005F5320"/>
    <w:rsid w:val="005F6F5C"/>
    <w:rsid w:val="006002C3"/>
    <w:rsid w:val="00602DB4"/>
    <w:rsid w:val="00602E5B"/>
    <w:rsid w:val="00605C05"/>
    <w:rsid w:val="00606921"/>
    <w:rsid w:val="00606DBC"/>
    <w:rsid w:val="0060733F"/>
    <w:rsid w:val="00607619"/>
    <w:rsid w:val="00607970"/>
    <w:rsid w:val="00610914"/>
    <w:rsid w:val="00610D63"/>
    <w:rsid w:val="00612727"/>
    <w:rsid w:val="006159FB"/>
    <w:rsid w:val="00616485"/>
    <w:rsid w:val="00617827"/>
    <w:rsid w:val="00617F31"/>
    <w:rsid w:val="00620DAD"/>
    <w:rsid w:val="00620DE3"/>
    <w:rsid w:val="00620F31"/>
    <w:rsid w:val="00621A3B"/>
    <w:rsid w:val="006242A2"/>
    <w:rsid w:val="00624EAA"/>
    <w:rsid w:val="0062508D"/>
    <w:rsid w:val="00626455"/>
    <w:rsid w:val="006307A1"/>
    <w:rsid w:val="00631CC5"/>
    <w:rsid w:val="00632151"/>
    <w:rsid w:val="0063713F"/>
    <w:rsid w:val="00637828"/>
    <w:rsid w:val="006412B5"/>
    <w:rsid w:val="00641EEF"/>
    <w:rsid w:val="00642126"/>
    <w:rsid w:val="00646FD4"/>
    <w:rsid w:val="00650B0C"/>
    <w:rsid w:val="006510B3"/>
    <w:rsid w:val="00651C66"/>
    <w:rsid w:val="006531B2"/>
    <w:rsid w:val="006543BA"/>
    <w:rsid w:val="00654FED"/>
    <w:rsid w:val="006554C1"/>
    <w:rsid w:val="0066109A"/>
    <w:rsid w:val="006614CD"/>
    <w:rsid w:val="00661F41"/>
    <w:rsid w:val="006642E0"/>
    <w:rsid w:val="00665812"/>
    <w:rsid w:val="00667EB1"/>
    <w:rsid w:val="006704E1"/>
    <w:rsid w:val="00670533"/>
    <w:rsid w:val="006718A8"/>
    <w:rsid w:val="00672BBD"/>
    <w:rsid w:val="006746CB"/>
    <w:rsid w:val="00675B00"/>
    <w:rsid w:val="00676D57"/>
    <w:rsid w:val="00680F36"/>
    <w:rsid w:val="006810A5"/>
    <w:rsid w:val="00681F96"/>
    <w:rsid w:val="00682767"/>
    <w:rsid w:val="006832D5"/>
    <w:rsid w:val="00684632"/>
    <w:rsid w:val="00685457"/>
    <w:rsid w:val="006854B2"/>
    <w:rsid w:val="006860F2"/>
    <w:rsid w:val="006864B1"/>
    <w:rsid w:val="00686D59"/>
    <w:rsid w:val="00690873"/>
    <w:rsid w:val="0069092E"/>
    <w:rsid w:val="00691FEC"/>
    <w:rsid w:val="00692F38"/>
    <w:rsid w:val="00696357"/>
    <w:rsid w:val="006964A3"/>
    <w:rsid w:val="00697A54"/>
    <w:rsid w:val="006A0874"/>
    <w:rsid w:val="006A28F6"/>
    <w:rsid w:val="006A296D"/>
    <w:rsid w:val="006A2B37"/>
    <w:rsid w:val="006A4144"/>
    <w:rsid w:val="006A6ADD"/>
    <w:rsid w:val="006A7815"/>
    <w:rsid w:val="006B06BC"/>
    <w:rsid w:val="006B0884"/>
    <w:rsid w:val="006B101F"/>
    <w:rsid w:val="006B3858"/>
    <w:rsid w:val="006B3CBF"/>
    <w:rsid w:val="006B5CB7"/>
    <w:rsid w:val="006B6535"/>
    <w:rsid w:val="006B6ABA"/>
    <w:rsid w:val="006C1836"/>
    <w:rsid w:val="006C271A"/>
    <w:rsid w:val="006C37A2"/>
    <w:rsid w:val="006C3830"/>
    <w:rsid w:val="006C3E62"/>
    <w:rsid w:val="006C507E"/>
    <w:rsid w:val="006C6C60"/>
    <w:rsid w:val="006C7A35"/>
    <w:rsid w:val="006D159F"/>
    <w:rsid w:val="006D3856"/>
    <w:rsid w:val="006D4CE2"/>
    <w:rsid w:val="006D4DA9"/>
    <w:rsid w:val="006D6A2A"/>
    <w:rsid w:val="006E07CC"/>
    <w:rsid w:val="006E0B7C"/>
    <w:rsid w:val="006E0FF9"/>
    <w:rsid w:val="006E2394"/>
    <w:rsid w:val="006E27E2"/>
    <w:rsid w:val="006E2BD1"/>
    <w:rsid w:val="006E4F60"/>
    <w:rsid w:val="006E673C"/>
    <w:rsid w:val="006F0DAC"/>
    <w:rsid w:val="006F0F4D"/>
    <w:rsid w:val="006F11EC"/>
    <w:rsid w:val="006F1E0E"/>
    <w:rsid w:val="006F25E5"/>
    <w:rsid w:val="006F2A38"/>
    <w:rsid w:val="006F3E4F"/>
    <w:rsid w:val="006F479D"/>
    <w:rsid w:val="006F5F6E"/>
    <w:rsid w:val="006F71F9"/>
    <w:rsid w:val="006F7F5D"/>
    <w:rsid w:val="00700706"/>
    <w:rsid w:val="00700967"/>
    <w:rsid w:val="00701921"/>
    <w:rsid w:val="00702194"/>
    <w:rsid w:val="00702A72"/>
    <w:rsid w:val="007052AD"/>
    <w:rsid w:val="0070561D"/>
    <w:rsid w:val="0070579C"/>
    <w:rsid w:val="0070734E"/>
    <w:rsid w:val="00707F75"/>
    <w:rsid w:val="00710139"/>
    <w:rsid w:val="00710D97"/>
    <w:rsid w:val="00712B9C"/>
    <w:rsid w:val="00712EF4"/>
    <w:rsid w:val="00712F64"/>
    <w:rsid w:val="00713105"/>
    <w:rsid w:val="00716021"/>
    <w:rsid w:val="0071607D"/>
    <w:rsid w:val="00716F50"/>
    <w:rsid w:val="007219E9"/>
    <w:rsid w:val="00723150"/>
    <w:rsid w:val="007235CF"/>
    <w:rsid w:val="007243AC"/>
    <w:rsid w:val="00724A1B"/>
    <w:rsid w:val="00727121"/>
    <w:rsid w:val="007276B3"/>
    <w:rsid w:val="00727B4C"/>
    <w:rsid w:val="007307ED"/>
    <w:rsid w:val="007321C5"/>
    <w:rsid w:val="00733917"/>
    <w:rsid w:val="00733B59"/>
    <w:rsid w:val="00735F07"/>
    <w:rsid w:val="007402BC"/>
    <w:rsid w:val="007408D8"/>
    <w:rsid w:val="007408FC"/>
    <w:rsid w:val="0074222D"/>
    <w:rsid w:val="007437C6"/>
    <w:rsid w:val="0074519A"/>
    <w:rsid w:val="007475B9"/>
    <w:rsid w:val="00747A8A"/>
    <w:rsid w:val="00750FD9"/>
    <w:rsid w:val="007510BE"/>
    <w:rsid w:val="00753317"/>
    <w:rsid w:val="007545A3"/>
    <w:rsid w:val="00754CBE"/>
    <w:rsid w:val="007552EB"/>
    <w:rsid w:val="007602D5"/>
    <w:rsid w:val="00762F98"/>
    <w:rsid w:val="007636A4"/>
    <w:rsid w:val="007652F6"/>
    <w:rsid w:val="007662F9"/>
    <w:rsid w:val="0076654A"/>
    <w:rsid w:val="0076685A"/>
    <w:rsid w:val="00766CB5"/>
    <w:rsid w:val="00767C1A"/>
    <w:rsid w:val="00767F92"/>
    <w:rsid w:val="00772487"/>
    <w:rsid w:val="007732B5"/>
    <w:rsid w:val="00773EE3"/>
    <w:rsid w:val="00775206"/>
    <w:rsid w:val="00775923"/>
    <w:rsid w:val="00775B99"/>
    <w:rsid w:val="00780041"/>
    <w:rsid w:val="00780EFD"/>
    <w:rsid w:val="007815C6"/>
    <w:rsid w:val="00781D9F"/>
    <w:rsid w:val="00784B07"/>
    <w:rsid w:val="00785781"/>
    <w:rsid w:val="00787148"/>
    <w:rsid w:val="0079041B"/>
    <w:rsid w:val="007906AC"/>
    <w:rsid w:val="00790773"/>
    <w:rsid w:val="00790C95"/>
    <w:rsid w:val="00791A40"/>
    <w:rsid w:val="00791D80"/>
    <w:rsid w:val="007922F4"/>
    <w:rsid w:val="007926C3"/>
    <w:rsid w:val="00792D1C"/>
    <w:rsid w:val="00793A1B"/>
    <w:rsid w:val="00794DEB"/>
    <w:rsid w:val="0079520D"/>
    <w:rsid w:val="007A00EE"/>
    <w:rsid w:val="007A1CAC"/>
    <w:rsid w:val="007A3AAF"/>
    <w:rsid w:val="007A4047"/>
    <w:rsid w:val="007A5D66"/>
    <w:rsid w:val="007A637F"/>
    <w:rsid w:val="007A64DF"/>
    <w:rsid w:val="007A6B97"/>
    <w:rsid w:val="007B0AB6"/>
    <w:rsid w:val="007B2B3C"/>
    <w:rsid w:val="007B3B0A"/>
    <w:rsid w:val="007B4CEB"/>
    <w:rsid w:val="007B54E6"/>
    <w:rsid w:val="007B5F0E"/>
    <w:rsid w:val="007B612F"/>
    <w:rsid w:val="007B6A6C"/>
    <w:rsid w:val="007B6F00"/>
    <w:rsid w:val="007B777C"/>
    <w:rsid w:val="007B7FE7"/>
    <w:rsid w:val="007C0360"/>
    <w:rsid w:val="007C0EFB"/>
    <w:rsid w:val="007C399B"/>
    <w:rsid w:val="007C5263"/>
    <w:rsid w:val="007C602D"/>
    <w:rsid w:val="007C60A1"/>
    <w:rsid w:val="007C7013"/>
    <w:rsid w:val="007C774E"/>
    <w:rsid w:val="007D055B"/>
    <w:rsid w:val="007D12D8"/>
    <w:rsid w:val="007D3E25"/>
    <w:rsid w:val="007D49ED"/>
    <w:rsid w:val="007D5843"/>
    <w:rsid w:val="007D629F"/>
    <w:rsid w:val="007D644A"/>
    <w:rsid w:val="007D6588"/>
    <w:rsid w:val="007D7658"/>
    <w:rsid w:val="007E38FA"/>
    <w:rsid w:val="007E48CC"/>
    <w:rsid w:val="007F0A53"/>
    <w:rsid w:val="007F135A"/>
    <w:rsid w:val="007F223B"/>
    <w:rsid w:val="007F46FF"/>
    <w:rsid w:val="007F4BCA"/>
    <w:rsid w:val="007F4EA3"/>
    <w:rsid w:val="007F69EE"/>
    <w:rsid w:val="007F6DF4"/>
    <w:rsid w:val="007F6ED7"/>
    <w:rsid w:val="0080005C"/>
    <w:rsid w:val="00800E25"/>
    <w:rsid w:val="008022AB"/>
    <w:rsid w:val="00803572"/>
    <w:rsid w:val="00804EBD"/>
    <w:rsid w:val="00805816"/>
    <w:rsid w:val="00806052"/>
    <w:rsid w:val="00806605"/>
    <w:rsid w:val="00806F81"/>
    <w:rsid w:val="00811B90"/>
    <w:rsid w:val="00811C62"/>
    <w:rsid w:val="008123F5"/>
    <w:rsid w:val="008168F8"/>
    <w:rsid w:val="008177DC"/>
    <w:rsid w:val="0082060D"/>
    <w:rsid w:val="00821B5C"/>
    <w:rsid w:val="00822CE9"/>
    <w:rsid w:val="00823658"/>
    <w:rsid w:val="00823EA0"/>
    <w:rsid w:val="00824C15"/>
    <w:rsid w:val="00825628"/>
    <w:rsid w:val="00825EC4"/>
    <w:rsid w:val="008271A5"/>
    <w:rsid w:val="00834CE2"/>
    <w:rsid w:val="00835649"/>
    <w:rsid w:val="00836A87"/>
    <w:rsid w:val="00836C84"/>
    <w:rsid w:val="00836E9C"/>
    <w:rsid w:val="00837C02"/>
    <w:rsid w:val="00842544"/>
    <w:rsid w:val="00851398"/>
    <w:rsid w:val="00851D58"/>
    <w:rsid w:val="00853164"/>
    <w:rsid w:val="0085481A"/>
    <w:rsid w:val="00856913"/>
    <w:rsid w:val="00856B54"/>
    <w:rsid w:val="0085778E"/>
    <w:rsid w:val="0086004F"/>
    <w:rsid w:val="008625CD"/>
    <w:rsid w:val="00865B15"/>
    <w:rsid w:val="00866363"/>
    <w:rsid w:val="00867BDC"/>
    <w:rsid w:val="008714A1"/>
    <w:rsid w:val="00871A30"/>
    <w:rsid w:val="00880B98"/>
    <w:rsid w:val="00882FC5"/>
    <w:rsid w:val="00885720"/>
    <w:rsid w:val="00885C9F"/>
    <w:rsid w:val="008865C4"/>
    <w:rsid w:val="00887073"/>
    <w:rsid w:val="008876CA"/>
    <w:rsid w:val="00887A8E"/>
    <w:rsid w:val="00890227"/>
    <w:rsid w:val="008909A8"/>
    <w:rsid w:val="00891BDC"/>
    <w:rsid w:val="00892809"/>
    <w:rsid w:val="008932E2"/>
    <w:rsid w:val="0089451F"/>
    <w:rsid w:val="00894F26"/>
    <w:rsid w:val="0089677E"/>
    <w:rsid w:val="00896785"/>
    <w:rsid w:val="00897976"/>
    <w:rsid w:val="008A0184"/>
    <w:rsid w:val="008A0A92"/>
    <w:rsid w:val="008A1237"/>
    <w:rsid w:val="008A163D"/>
    <w:rsid w:val="008A1A8E"/>
    <w:rsid w:val="008A1E81"/>
    <w:rsid w:val="008A243A"/>
    <w:rsid w:val="008A3E99"/>
    <w:rsid w:val="008A5236"/>
    <w:rsid w:val="008A5618"/>
    <w:rsid w:val="008A5D03"/>
    <w:rsid w:val="008A5FBA"/>
    <w:rsid w:val="008A73BD"/>
    <w:rsid w:val="008A7CDF"/>
    <w:rsid w:val="008B01E2"/>
    <w:rsid w:val="008B287C"/>
    <w:rsid w:val="008B305E"/>
    <w:rsid w:val="008B3338"/>
    <w:rsid w:val="008B5164"/>
    <w:rsid w:val="008B5521"/>
    <w:rsid w:val="008B5F63"/>
    <w:rsid w:val="008C04AB"/>
    <w:rsid w:val="008C0589"/>
    <w:rsid w:val="008C16EB"/>
    <w:rsid w:val="008C23D0"/>
    <w:rsid w:val="008C4A3D"/>
    <w:rsid w:val="008C7888"/>
    <w:rsid w:val="008C7F14"/>
    <w:rsid w:val="008D025D"/>
    <w:rsid w:val="008D11FF"/>
    <w:rsid w:val="008D25B5"/>
    <w:rsid w:val="008D3A20"/>
    <w:rsid w:val="008D3C50"/>
    <w:rsid w:val="008D5735"/>
    <w:rsid w:val="008D75DD"/>
    <w:rsid w:val="008D7EF7"/>
    <w:rsid w:val="008E2415"/>
    <w:rsid w:val="008E2A1B"/>
    <w:rsid w:val="008E2DB2"/>
    <w:rsid w:val="008E62A2"/>
    <w:rsid w:val="008F0A8D"/>
    <w:rsid w:val="008F2AA0"/>
    <w:rsid w:val="008F372F"/>
    <w:rsid w:val="008F503C"/>
    <w:rsid w:val="008F51B0"/>
    <w:rsid w:val="008F5751"/>
    <w:rsid w:val="008F6A17"/>
    <w:rsid w:val="008F7378"/>
    <w:rsid w:val="00902078"/>
    <w:rsid w:val="00902399"/>
    <w:rsid w:val="0090300E"/>
    <w:rsid w:val="00903604"/>
    <w:rsid w:val="00903CEA"/>
    <w:rsid w:val="00907619"/>
    <w:rsid w:val="009079CE"/>
    <w:rsid w:val="00912DBA"/>
    <w:rsid w:val="00914191"/>
    <w:rsid w:val="009141B3"/>
    <w:rsid w:val="009152F4"/>
    <w:rsid w:val="0091669A"/>
    <w:rsid w:val="009232D1"/>
    <w:rsid w:val="00924EF7"/>
    <w:rsid w:val="00926805"/>
    <w:rsid w:val="009305F0"/>
    <w:rsid w:val="00930EBF"/>
    <w:rsid w:val="00932D08"/>
    <w:rsid w:val="00933E50"/>
    <w:rsid w:val="00935B71"/>
    <w:rsid w:val="00936075"/>
    <w:rsid w:val="00940129"/>
    <w:rsid w:val="009404CA"/>
    <w:rsid w:val="00940567"/>
    <w:rsid w:val="00941E87"/>
    <w:rsid w:val="009475DF"/>
    <w:rsid w:val="00947942"/>
    <w:rsid w:val="0095712F"/>
    <w:rsid w:val="00963831"/>
    <w:rsid w:val="00964BD7"/>
    <w:rsid w:val="009652C5"/>
    <w:rsid w:val="0096668A"/>
    <w:rsid w:val="00966C36"/>
    <w:rsid w:val="00966FD1"/>
    <w:rsid w:val="009675DD"/>
    <w:rsid w:val="00972CF8"/>
    <w:rsid w:val="009758D1"/>
    <w:rsid w:val="00975A8E"/>
    <w:rsid w:val="0097630B"/>
    <w:rsid w:val="0098064E"/>
    <w:rsid w:val="00982557"/>
    <w:rsid w:val="009827BF"/>
    <w:rsid w:val="00983346"/>
    <w:rsid w:val="00984679"/>
    <w:rsid w:val="00984DC0"/>
    <w:rsid w:val="00985779"/>
    <w:rsid w:val="00986139"/>
    <w:rsid w:val="00987ACE"/>
    <w:rsid w:val="00987E59"/>
    <w:rsid w:val="009915C3"/>
    <w:rsid w:val="00992369"/>
    <w:rsid w:val="00993BC7"/>
    <w:rsid w:val="009948A7"/>
    <w:rsid w:val="0099513C"/>
    <w:rsid w:val="009954DB"/>
    <w:rsid w:val="00996612"/>
    <w:rsid w:val="00996EAB"/>
    <w:rsid w:val="00997176"/>
    <w:rsid w:val="009972AF"/>
    <w:rsid w:val="0099792F"/>
    <w:rsid w:val="009A162A"/>
    <w:rsid w:val="009A4B65"/>
    <w:rsid w:val="009A4C01"/>
    <w:rsid w:val="009A4ECA"/>
    <w:rsid w:val="009A5353"/>
    <w:rsid w:val="009A5B71"/>
    <w:rsid w:val="009A7840"/>
    <w:rsid w:val="009B0CCF"/>
    <w:rsid w:val="009B1038"/>
    <w:rsid w:val="009B2B68"/>
    <w:rsid w:val="009B34EC"/>
    <w:rsid w:val="009B4D98"/>
    <w:rsid w:val="009B546E"/>
    <w:rsid w:val="009B5DC6"/>
    <w:rsid w:val="009B5E8B"/>
    <w:rsid w:val="009B5F54"/>
    <w:rsid w:val="009B63EC"/>
    <w:rsid w:val="009B73C6"/>
    <w:rsid w:val="009C1130"/>
    <w:rsid w:val="009C20ED"/>
    <w:rsid w:val="009C2245"/>
    <w:rsid w:val="009C243D"/>
    <w:rsid w:val="009C4555"/>
    <w:rsid w:val="009C632D"/>
    <w:rsid w:val="009C6438"/>
    <w:rsid w:val="009C71D1"/>
    <w:rsid w:val="009D1D15"/>
    <w:rsid w:val="009D20C3"/>
    <w:rsid w:val="009D5E2A"/>
    <w:rsid w:val="009D7302"/>
    <w:rsid w:val="009D73B4"/>
    <w:rsid w:val="009D7C8B"/>
    <w:rsid w:val="009D7F74"/>
    <w:rsid w:val="009E1BFA"/>
    <w:rsid w:val="009E2112"/>
    <w:rsid w:val="009E26AA"/>
    <w:rsid w:val="009E4CC9"/>
    <w:rsid w:val="009E7BAD"/>
    <w:rsid w:val="009F7B2D"/>
    <w:rsid w:val="009F7D7A"/>
    <w:rsid w:val="00A024A1"/>
    <w:rsid w:val="00A0253E"/>
    <w:rsid w:val="00A026FD"/>
    <w:rsid w:val="00A02D7E"/>
    <w:rsid w:val="00A03CFB"/>
    <w:rsid w:val="00A04AC1"/>
    <w:rsid w:val="00A056E6"/>
    <w:rsid w:val="00A05901"/>
    <w:rsid w:val="00A12842"/>
    <w:rsid w:val="00A135B9"/>
    <w:rsid w:val="00A13D97"/>
    <w:rsid w:val="00A17E49"/>
    <w:rsid w:val="00A21679"/>
    <w:rsid w:val="00A23D59"/>
    <w:rsid w:val="00A26337"/>
    <w:rsid w:val="00A320E9"/>
    <w:rsid w:val="00A33439"/>
    <w:rsid w:val="00A3697B"/>
    <w:rsid w:val="00A36CD6"/>
    <w:rsid w:val="00A37017"/>
    <w:rsid w:val="00A374C3"/>
    <w:rsid w:val="00A379B8"/>
    <w:rsid w:val="00A4072F"/>
    <w:rsid w:val="00A434E7"/>
    <w:rsid w:val="00A446D4"/>
    <w:rsid w:val="00A45A2F"/>
    <w:rsid w:val="00A50902"/>
    <w:rsid w:val="00A510BA"/>
    <w:rsid w:val="00A51995"/>
    <w:rsid w:val="00A51F99"/>
    <w:rsid w:val="00A5231A"/>
    <w:rsid w:val="00A55916"/>
    <w:rsid w:val="00A562B5"/>
    <w:rsid w:val="00A56A89"/>
    <w:rsid w:val="00A56CE1"/>
    <w:rsid w:val="00A5754B"/>
    <w:rsid w:val="00A57A0D"/>
    <w:rsid w:val="00A57A5D"/>
    <w:rsid w:val="00A60F0C"/>
    <w:rsid w:val="00A61954"/>
    <w:rsid w:val="00A677E1"/>
    <w:rsid w:val="00A70D97"/>
    <w:rsid w:val="00A718E5"/>
    <w:rsid w:val="00A7192A"/>
    <w:rsid w:val="00A71AE2"/>
    <w:rsid w:val="00A72022"/>
    <w:rsid w:val="00A72EA4"/>
    <w:rsid w:val="00A7653C"/>
    <w:rsid w:val="00A771F3"/>
    <w:rsid w:val="00A779DE"/>
    <w:rsid w:val="00A77B35"/>
    <w:rsid w:val="00A80221"/>
    <w:rsid w:val="00A809DA"/>
    <w:rsid w:val="00A80C2E"/>
    <w:rsid w:val="00A8147C"/>
    <w:rsid w:val="00A81FDB"/>
    <w:rsid w:val="00A822F2"/>
    <w:rsid w:val="00A8256B"/>
    <w:rsid w:val="00A83BEB"/>
    <w:rsid w:val="00A84C1F"/>
    <w:rsid w:val="00A85043"/>
    <w:rsid w:val="00A852AA"/>
    <w:rsid w:val="00A85650"/>
    <w:rsid w:val="00A86731"/>
    <w:rsid w:val="00A87389"/>
    <w:rsid w:val="00A87B85"/>
    <w:rsid w:val="00A91737"/>
    <w:rsid w:val="00A91834"/>
    <w:rsid w:val="00A922C9"/>
    <w:rsid w:val="00A9242D"/>
    <w:rsid w:val="00A9251E"/>
    <w:rsid w:val="00A93569"/>
    <w:rsid w:val="00A935CC"/>
    <w:rsid w:val="00A93B19"/>
    <w:rsid w:val="00A949F0"/>
    <w:rsid w:val="00A95698"/>
    <w:rsid w:val="00A96395"/>
    <w:rsid w:val="00A969D5"/>
    <w:rsid w:val="00AA0387"/>
    <w:rsid w:val="00AA1A9E"/>
    <w:rsid w:val="00AA24A6"/>
    <w:rsid w:val="00AA2E2C"/>
    <w:rsid w:val="00AA30DA"/>
    <w:rsid w:val="00AA4487"/>
    <w:rsid w:val="00AA4838"/>
    <w:rsid w:val="00AA5285"/>
    <w:rsid w:val="00AA5DC9"/>
    <w:rsid w:val="00AA75E9"/>
    <w:rsid w:val="00AB002C"/>
    <w:rsid w:val="00AB092F"/>
    <w:rsid w:val="00AB131A"/>
    <w:rsid w:val="00AB233B"/>
    <w:rsid w:val="00AB2C85"/>
    <w:rsid w:val="00AB3680"/>
    <w:rsid w:val="00AB3F3F"/>
    <w:rsid w:val="00AB54F2"/>
    <w:rsid w:val="00AB5CB3"/>
    <w:rsid w:val="00AB6085"/>
    <w:rsid w:val="00AB6A06"/>
    <w:rsid w:val="00AB6AEB"/>
    <w:rsid w:val="00AB6B8D"/>
    <w:rsid w:val="00AC0994"/>
    <w:rsid w:val="00AC2EAE"/>
    <w:rsid w:val="00AC372B"/>
    <w:rsid w:val="00AC4940"/>
    <w:rsid w:val="00AC4C90"/>
    <w:rsid w:val="00AC5BF5"/>
    <w:rsid w:val="00AC7DE4"/>
    <w:rsid w:val="00AD15B9"/>
    <w:rsid w:val="00AD2688"/>
    <w:rsid w:val="00AD4418"/>
    <w:rsid w:val="00AD499A"/>
    <w:rsid w:val="00AD5F4E"/>
    <w:rsid w:val="00AD6701"/>
    <w:rsid w:val="00AD75F9"/>
    <w:rsid w:val="00AD7E03"/>
    <w:rsid w:val="00AD7F6F"/>
    <w:rsid w:val="00AE0762"/>
    <w:rsid w:val="00AE15BB"/>
    <w:rsid w:val="00AE17FA"/>
    <w:rsid w:val="00AE2037"/>
    <w:rsid w:val="00AE2507"/>
    <w:rsid w:val="00AE2E3C"/>
    <w:rsid w:val="00AE425F"/>
    <w:rsid w:val="00AE4345"/>
    <w:rsid w:val="00AE4406"/>
    <w:rsid w:val="00AE446C"/>
    <w:rsid w:val="00AE4559"/>
    <w:rsid w:val="00AE68F8"/>
    <w:rsid w:val="00AE7E63"/>
    <w:rsid w:val="00AE7EAE"/>
    <w:rsid w:val="00AF0826"/>
    <w:rsid w:val="00AF0A1F"/>
    <w:rsid w:val="00AF0B0D"/>
    <w:rsid w:val="00AF1969"/>
    <w:rsid w:val="00AF232A"/>
    <w:rsid w:val="00AF3777"/>
    <w:rsid w:val="00AF4168"/>
    <w:rsid w:val="00AF5522"/>
    <w:rsid w:val="00AF5B98"/>
    <w:rsid w:val="00B00382"/>
    <w:rsid w:val="00B01037"/>
    <w:rsid w:val="00B01650"/>
    <w:rsid w:val="00B02458"/>
    <w:rsid w:val="00B02675"/>
    <w:rsid w:val="00B0493E"/>
    <w:rsid w:val="00B05E10"/>
    <w:rsid w:val="00B1037A"/>
    <w:rsid w:val="00B10E87"/>
    <w:rsid w:val="00B11B66"/>
    <w:rsid w:val="00B122B2"/>
    <w:rsid w:val="00B13236"/>
    <w:rsid w:val="00B13D3C"/>
    <w:rsid w:val="00B13E38"/>
    <w:rsid w:val="00B14094"/>
    <w:rsid w:val="00B15724"/>
    <w:rsid w:val="00B21EDF"/>
    <w:rsid w:val="00B2213F"/>
    <w:rsid w:val="00B250C2"/>
    <w:rsid w:val="00B26045"/>
    <w:rsid w:val="00B26691"/>
    <w:rsid w:val="00B26D31"/>
    <w:rsid w:val="00B30335"/>
    <w:rsid w:val="00B32C18"/>
    <w:rsid w:val="00B35AE4"/>
    <w:rsid w:val="00B40233"/>
    <w:rsid w:val="00B4103B"/>
    <w:rsid w:val="00B4166C"/>
    <w:rsid w:val="00B42591"/>
    <w:rsid w:val="00B43BEA"/>
    <w:rsid w:val="00B44205"/>
    <w:rsid w:val="00B454FB"/>
    <w:rsid w:val="00B46995"/>
    <w:rsid w:val="00B50909"/>
    <w:rsid w:val="00B50B9E"/>
    <w:rsid w:val="00B52990"/>
    <w:rsid w:val="00B54B1D"/>
    <w:rsid w:val="00B56538"/>
    <w:rsid w:val="00B56911"/>
    <w:rsid w:val="00B57178"/>
    <w:rsid w:val="00B579B3"/>
    <w:rsid w:val="00B638CF"/>
    <w:rsid w:val="00B65B62"/>
    <w:rsid w:val="00B66369"/>
    <w:rsid w:val="00B67C61"/>
    <w:rsid w:val="00B70DCF"/>
    <w:rsid w:val="00B725BA"/>
    <w:rsid w:val="00B73238"/>
    <w:rsid w:val="00B755DF"/>
    <w:rsid w:val="00B76EC7"/>
    <w:rsid w:val="00B770E4"/>
    <w:rsid w:val="00B77967"/>
    <w:rsid w:val="00B7796D"/>
    <w:rsid w:val="00B779EC"/>
    <w:rsid w:val="00B77DAE"/>
    <w:rsid w:val="00B80B27"/>
    <w:rsid w:val="00B80B77"/>
    <w:rsid w:val="00B81B1D"/>
    <w:rsid w:val="00B83385"/>
    <w:rsid w:val="00B8421D"/>
    <w:rsid w:val="00B85936"/>
    <w:rsid w:val="00B85C0C"/>
    <w:rsid w:val="00B85FC7"/>
    <w:rsid w:val="00B86FD2"/>
    <w:rsid w:val="00B9704B"/>
    <w:rsid w:val="00BA090A"/>
    <w:rsid w:val="00BA0DDA"/>
    <w:rsid w:val="00BA24EA"/>
    <w:rsid w:val="00BA29EF"/>
    <w:rsid w:val="00BA3056"/>
    <w:rsid w:val="00BA326F"/>
    <w:rsid w:val="00BA36D0"/>
    <w:rsid w:val="00BA4E38"/>
    <w:rsid w:val="00BA53AA"/>
    <w:rsid w:val="00BA65E5"/>
    <w:rsid w:val="00BB29EA"/>
    <w:rsid w:val="00BB3507"/>
    <w:rsid w:val="00BB5538"/>
    <w:rsid w:val="00BB6C55"/>
    <w:rsid w:val="00BB7D39"/>
    <w:rsid w:val="00BC0D35"/>
    <w:rsid w:val="00BC1523"/>
    <w:rsid w:val="00BC1891"/>
    <w:rsid w:val="00BC1E7F"/>
    <w:rsid w:val="00BC2427"/>
    <w:rsid w:val="00BC2B28"/>
    <w:rsid w:val="00BC2E08"/>
    <w:rsid w:val="00BC3144"/>
    <w:rsid w:val="00BC3E10"/>
    <w:rsid w:val="00BC432C"/>
    <w:rsid w:val="00BC4B81"/>
    <w:rsid w:val="00BC5431"/>
    <w:rsid w:val="00BC622D"/>
    <w:rsid w:val="00BC7AC0"/>
    <w:rsid w:val="00BC7BD4"/>
    <w:rsid w:val="00BD1710"/>
    <w:rsid w:val="00BD183F"/>
    <w:rsid w:val="00BD1A17"/>
    <w:rsid w:val="00BD1ED3"/>
    <w:rsid w:val="00BD31E3"/>
    <w:rsid w:val="00BD34A7"/>
    <w:rsid w:val="00BD36B4"/>
    <w:rsid w:val="00BD6B80"/>
    <w:rsid w:val="00BD747B"/>
    <w:rsid w:val="00BD79AB"/>
    <w:rsid w:val="00BD7DFB"/>
    <w:rsid w:val="00BE279F"/>
    <w:rsid w:val="00BE300F"/>
    <w:rsid w:val="00BE357A"/>
    <w:rsid w:val="00BE4ACE"/>
    <w:rsid w:val="00BF111B"/>
    <w:rsid w:val="00BF1C39"/>
    <w:rsid w:val="00BF408E"/>
    <w:rsid w:val="00BF426B"/>
    <w:rsid w:val="00BF5E4F"/>
    <w:rsid w:val="00C00A65"/>
    <w:rsid w:val="00C017FF"/>
    <w:rsid w:val="00C0237C"/>
    <w:rsid w:val="00C03799"/>
    <w:rsid w:val="00C04B88"/>
    <w:rsid w:val="00C04F51"/>
    <w:rsid w:val="00C06357"/>
    <w:rsid w:val="00C070F8"/>
    <w:rsid w:val="00C113E9"/>
    <w:rsid w:val="00C12587"/>
    <w:rsid w:val="00C135D0"/>
    <w:rsid w:val="00C13645"/>
    <w:rsid w:val="00C159B9"/>
    <w:rsid w:val="00C15A29"/>
    <w:rsid w:val="00C16055"/>
    <w:rsid w:val="00C177F4"/>
    <w:rsid w:val="00C20029"/>
    <w:rsid w:val="00C202C7"/>
    <w:rsid w:val="00C22D51"/>
    <w:rsid w:val="00C22E49"/>
    <w:rsid w:val="00C24BEA"/>
    <w:rsid w:val="00C269B7"/>
    <w:rsid w:val="00C30186"/>
    <w:rsid w:val="00C3077B"/>
    <w:rsid w:val="00C32149"/>
    <w:rsid w:val="00C32D7F"/>
    <w:rsid w:val="00C337D0"/>
    <w:rsid w:val="00C346E7"/>
    <w:rsid w:val="00C34E62"/>
    <w:rsid w:val="00C36F60"/>
    <w:rsid w:val="00C415C2"/>
    <w:rsid w:val="00C431B7"/>
    <w:rsid w:val="00C50035"/>
    <w:rsid w:val="00C504BD"/>
    <w:rsid w:val="00C50951"/>
    <w:rsid w:val="00C51546"/>
    <w:rsid w:val="00C52117"/>
    <w:rsid w:val="00C54832"/>
    <w:rsid w:val="00C54A60"/>
    <w:rsid w:val="00C56656"/>
    <w:rsid w:val="00C56E4D"/>
    <w:rsid w:val="00C626E0"/>
    <w:rsid w:val="00C6315D"/>
    <w:rsid w:val="00C64FA5"/>
    <w:rsid w:val="00C71B28"/>
    <w:rsid w:val="00C738CC"/>
    <w:rsid w:val="00C74EE0"/>
    <w:rsid w:val="00C75D94"/>
    <w:rsid w:val="00C80CEE"/>
    <w:rsid w:val="00C8231C"/>
    <w:rsid w:val="00C9088C"/>
    <w:rsid w:val="00C91728"/>
    <w:rsid w:val="00C91AE4"/>
    <w:rsid w:val="00C91E3C"/>
    <w:rsid w:val="00C91FAB"/>
    <w:rsid w:val="00C921DE"/>
    <w:rsid w:val="00C9285D"/>
    <w:rsid w:val="00C92BDC"/>
    <w:rsid w:val="00C93849"/>
    <w:rsid w:val="00C945A5"/>
    <w:rsid w:val="00C94EA1"/>
    <w:rsid w:val="00C95256"/>
    <w:rsid w:val="00C9546C"/>
    <w:rsid w:val="00C955FE"/>
    <w:rsid w:val="00C971E7"/>
    <w:rsid w:val="00C97B46"/>
    <w:rsid w:val="00CA3272"/>
    <w:rsid w:val="00CA3805"/>
    <w:rsid w:val="00CA5B8D"/>
    <w:rsid w:val="00CA62BE"/>
    <w:rsid w:val="00CB570A"/>
    <w:rsid w:val="00CB5B4C"/>
    <w:rsid w:val="00CB71FF"/>
    <w:rsid w:val="00CB7C56"/>
    <w:rsid w:val="00CC141B"/>
    <w:rsid w:val="00CC3331"/>
    <w:rsid w:val="00CC4870"/>
    <w:rsid w:val="00CC55FC"/>
    <w:rsid w:val="00CD0344"/>
    <w:rsid w:val="00CD06EE"/>
    <w:rsid w:val="00CD079C"/>
    <w:rsid w:val="00CD108C"/>
    <w:rsid w:val="00CD1431"/>
    <w:rsid w:val="00CD2646"/>
    <w:rsid w:val="00CD27F8"/>
    <w:rsid w:val="00CD3876"/>
    <w:rsid w:val="00CD3E8C"/>
    <w:rsid w:val="00CD4E7B"/>
    <w:rsid w:val="00CD5961"/>
    <w:rsid w:val="00CD5A9D"/>
    <w:rsid w:val="00CE0370"/>
    <w:rsid w:val="00CE1B4C"/>
    <w:rsid w:val="00CE1B78"/>
    <w:rsid w:val="00CE22B6"/>
    <w:rsid w:val="00CE3267"/>
    <w:rsid w:val="00CE33CA"/>
    <w:rsid w:val="00CE35ED"/>
    <w:rsid w:val="00CE4CB6"/>
    <w:rsid w:val="00CE4F7F"/>
    <w:rsid w:val="00CE6339"/>
    <w:rsid w:val="00CE6924"/>
    <w:rsid w:val="00CE6C2F"/>
    <w:rsid w:val="00CF0DFE"/>
    <w:rsid w:val="00CF1708"/>
    <w:rsid w:val="00CF2BA9"/>
    <w:rsid w:val="00CF38DD"/>
    <w:rsid w:val="00CF4473"/>
    <w:rsid w:val="00CF456B"/>
    <w:rsid w:val="00CF515B"/>
    <w:rsid w:val="00CF5A90"/>
    <w:rsid w:val="00D002A3"/>
    <w:rsid w:val="00D00788"/>
    <w:rsid w:val="00D02442"/>
    <w:rsid w:val="00D03804"/>
    <w:rsid w:val="00D03FC9"/>
    <w:rsid w:val="00D04802"/>
    <w:rsid w:val="00D0603E"/>
    <w:rsid w:val="00D076C7"/>
    <w:rsid w:val="00D10CD0"/>
    <w:rsid w:val="00D11A85"/>
    <w:rsid w:val="00D12E52"/>
    <w:rsid w:val="00D13FDE"/>
    <w:rsid w:val="00D1454E"/>
    <w:rsid w:val="00D157BA"/>
    <w:rsid w:val="00D16697"/>
    <w:rsid w:val="00D176A8"/>
    <w:rsid w:val="00D17B12"/>
    <w:rsid w:val="00D17C7A"/>
    <w:rsid w:val="00D20671"/>
    <w:rsid w:val="00D20E9B"/>
    <w:rsid w:val="00D21301"/>
    <w:rsid w:val="00D2272F"/>
    <w:rsid w:val="00D232A6"/>
    <w:rsid w:val="00D2405F"/>
    <w:rsid w:val="00D24CB2"/>
    <w:rsid w:val="00D2644F"/>
    <w:rsid w:val="00D2686E"/>
    <w:rsid w:val="00D31349"/>
    <w:rsid w:val="00D321AF"/>
    <w:rsid w:val="00D323D1"/>
    <w:rsid w:val="00D32D60"/>
    <w:rsid w:val="00D344B8"/>
    <w:rsid w:val="00D347BB"/>
    <w:rsid w:val="00D34E23"/>
    <w:rsid w:val="00D3669E"/>
    <w:rsid w:val="00D3766E"/>
    <w:rsid w:val="00D407E7"/>
    <w:rsid w:val="00D409C6"/>
    <w:rsid w:val="00D4348C"/>
    <w:rsid w:val="00D43B0B"/>
    <w:rsid w:val="00D44D1D"/>
    <w:rsid w:val="00D4578E"/>
    <w:rsid w:val="00D4735C"/>
    <w:rsid w:val="00D475FE"/>
    <w:rsid w:val="00D4764B"/>
    <w:rsid w:val="00D503B6"/>
    <w:rsid w:val="00D52706"/>
    <w:rsid w:val="00D52EC4"/>
    <w:rsid w:val="00D5412E"/>
    <w:rsid w:val="00D54D2C"/>
    <w:rsid w:val="00D55130"/>
    <w:rsid w:val="00D55AD5"/>
    <w:rsid w:val="00D56929"/>
    <w:rsid w:val="00D5718E"/>
    <w:rsid w:val="00D57C6A"/>
    <w:rsid w:val="00D60AA1"/>
    <w:rsid w:val="00D610EB"/>
    <w:rsid w:val="00D626FA"/>
    <w:rsid w:val="00D63F9F"/>
    <w:rsid w:val="00D65147"/>
    <w:rsid w:val="00D656ED"/>
    <w:rsid w:val="00D6604F"/>
    <w:rsid w:val="00D67552"/>
    <w:rsid w:val="00D705AF"/>
    <w:rsid w:val="00D70C0C"/>
    <w:rsid w:val="00D70E38"/>
    <w:rsid w:val="00D7161A"/>
    <w:rsid w:val="00D7175A"/>
    <w:rsid w:val="00D7646F"/>
    <w:rsid w:val="00D7675D"/>
    <w:rsid w:val="00D77CFE"/>
    <w:rsid w:val="00D80156"/>
    <w:rsid w:val="00D83E92"/>
    <w:rsid w:val="00D84165"/>
    <w:rsid w:val="00D853F0"/>
    <w:rsid w:val="00D860DF"/>
    <w:rsid w:val="00D877DB"/>
    <w:rsid w:val="00D87D1A"/>
    <w:rsid w:val="00D900CC"/>
    <w:rsid w:val="00D904FC"/>
    <w:rsid w:val="00D91919"/>
    <w:rsid w:val="00D9209D"/>
    <w:rsid w:val="00D92112"/>
    <w:rsid w:val="00D947FA"/>
    <w:rsid w:val="00D965B6"/>
    <w:rsid w:val="00D966D3"/>
    <w:rsid w:val="00DA02C0"/>
    <w:rsid w:val="00DA174F"/>
    <w:rsid w:val="00DA188F"/>
    <w:rsid w:val="00DA2265"/>
    <w:rsid w:val="00DA23A7"/>
    <w:rsid w:val="00DA2F19"/>
    <w:rsid w:val="00DA3B76"/>
    <w:rsid w:val="00DA5992"/>
    <w:rsid w:val="00DA60BA"/>
    <w:rsid w:val="00DA7E5E"/>
    <w:rsid w:val="00DB10B9"/>
    <w:rsid w:val="00DB1F52"/>
    <w:rsid w:val="00DB2230"/>
    <w:rsid w:val="00DB2861"/>
    <w:rsid w:val="00DB28DC"/>
    <w:rsid w:val="00DB2B4D"/>
    <w:rsid w:val="00DB2CFE"/>
    <w:rsid w:val="00DB2D9C"/>
    <w:rsid w:val="00DB42A9"/>
    <w:rsid w:val="00DB5B2E"/>
    <w:rsid w:val="00DB5B96"/>
    <w:rsid w:val="00DB73C3"/>
    <w:rsid w:val="00DB75D7"/>
    <w:rsid w:val="00DB782F"/>
    <w:rsid w:val="00DC0AD1"/>
    <w:rsid w:val="00DC0D3F"/>
    <w:rsid w:val="00DC279C"/>
    <w:rsid w:val="00DC3136"/>
    <w:rsid w:val="00DC43A4"/>
    <w:rsid w:val="00DC514B"/>
    <w:rsid w:val="00DC61A2"/>
    <w:rsid w:val="00DC62DE"/>
    <w:rsid w:val="00DC689C"/>
    <w:rsid w:val="00DC6BEE"/>
    <w:rsid w:val="00DC7392"/>
    <w:rsid w:val="00DC73DD"/>
    <w:rsid w:val="00DD0685"/>
    <w:rsid w:val="00DD0D6F"/>
    <w:rsid w:val="00DD36FB"/>
    <w:rsid w:val="00DD5411"/>
    <w:rsid w:val="00DD7C59"/>
    <w:rsid w:val="00DE149A"/>
    <w:rsid w:val="00DE1723"/>
    <w:rsid w:val="00DE2049"/>
    <w:rsid w:val="00DE23D7"/>
    <w:rsid w:val="00DE24B9"/>
    <w:rsid w:val="00DE53FC"/>
    <w:rsid w:val="00DE5C50"/>
    <w:rsid w:val="00DE5C9E"/>
    <w:rsid w:val="00DE689D"/>
    <w:rsid w:val="00DF0E15"/>
    <w:rsid w:val="00DF1B67"/>
    <w:rsid w:val="00DF1C2B"/>
    <w:rsid w:val="00DF223F"/>
    <w:rsid w:val="00DF35C4"/>
    <w:rsid w:val="00DF3679"/>
    <w:rsid w:val="00DF3D3B"/>
    <w:rsid w:val="00DF4721"/>
    <w:rsid w:val="00DF4917"/>
    <w:rsid w:val="00DF711D"/>
    <w:rsid w:val="00DF73A1"/>
    <w:rsid w:val="00E0316A"/>
    <w:rsid w:val="00E03524"/>
    <w:rsid w:val="00E04AFD"/>
    <w:rsid w:val="00E05B69"/>
    <w:rsid w:val="00E06398"/>
    <w:rsid w:val="00E0745F"/>
    <w:rsid w:val="00E0760A"/>
    <w:rsid w:val="00E07B50"/>
    <w:rsid w:val="00E106D7"/>
    <w:rsid w:val="00E131BC"/>
    <w:rsid w:val="00E140F2"/>
    <w:rsid w:val="00E14DD4"/>
    <w:rsid w:val="00E2096C"/>
    <w:rsid w:val="00E20A5F"/>
    <w:rsid w:val="00E20C4E"/>
    <w:rsid w:val="00E21D9F"/>
    <w:rsid w:val="00E220A4"/>
    <w:rsid w:val="00E231A5"/>
    <w:rsid w:val="00E242A7"/>
    <w:rsid w:val="00E24802"/>
    <w:rsid w:val="00E2587E"/>
    <w:rsid w:val="00E26B3B"/>
    <w:rsid w:val="00E30589"/>
    <w:rsid w:val="00E31B43"/>
    <w:rsid w:val="00E32D08"/>
    <w:rsid w:val="00E3426C"/>
    <w:rsid w:val="00E3455B"/>
    <w:rsid w:val="00E36686"/>
    <w:rsid w:val="00E375E1"/>
    <w:rsid w:val="00E4002A"/>
    <w:rsid w:val="00E415AB"/>
    <w:rsid w:val="00E4258F"/>
    <w:rsid w:val="00E47181"/>
    <w:rsid w:val="00E506CE"/>
    <w:rsid w:val="00E50A7C"/>
    <w:rsid w:val="00E50AB7"/>
    <w:rsid w:val="00E51A76"/>
    <w:rsid w:val="00E53AC2"/>
    <w:rsid w:val="00E540AA"/>
    <w:rsid w:val="00E56653"/>
    <w:rsid w:val="00E60382"/>
    <w:rsid w:val="00E60F0F"/>
    <w:rsid w:val="00E6267D"/>
    <w:rsid w:val="00E629EF"/>
    <w:rsid w:val="00E64B50"/>
    <w:rsid w:val="00E657C6"/>
    <w:rsid w:val="00E65B38"/>
    <w:rsid w:val="00E67327"/>
    <w:rsid w:val="00E70F9A"/>
    <w:rsid w:val="00E71CEA"/>
    <w:rsid w:val="00E7271F"/>
    <w:rsid w:val="00E73C95"/>
    <w:rsid w:val="00E74C22"/>
    <w:rsid w:val="00E74FC6"/>
    <w:rsid w:val="00E7610D"/>
    <w:rsid w:val="00E7695E"/>
    <w:rsid w:val="00E8262A"/>
    <w:rsid w:val="00E82B8A"/>
    <w:rsid w:val="00E82D75"/>
    <w:rsid w:val="00E8336E"/>
    <w:rsid w:val="00E83C23"/>
    <w:rsid w:val="00E83C98"/>
    <w:rsid w:val="00E84552"/>
    <w:rsid w:val="00E85961"/>
    <w:rsid w:val="00E85C1D"/>
    <w:rsid w:val="00E93368"/>
    <w:rsid w:val="00E934CC"/>
    <w:rsid w:val="00E94527"/>
    <w:rsid w:val="00E9549E"/>
    <w:rsid w:val="00E97732"/>
    <w:rsid w:val="00E977C3"/>
    <w:rsid w:val="00EA06DF"/>
    <w:rsid w:val="00EA0C5C"/>
    <w:rsid w:val="00EA3261"/>
    <w:rsid w:val="00EA4133"/>
    <w:rsid w:val="00EA4610"/>
    <w:rsid w:val="00EA4BEB"/>
    <w:rsid w:val="00EA5F19"/>
    <w:rsid w:val="00EA612C"/>
    <w:rsid w:val="00EA6136"/>
    <w:rsid w:val="00EA7630"/>
    <w:rsid w:val="00EA7B98"/>
    <w:rsid w:val="00EA7EFF"/>
    <w:rsid w:val="00EB1E94"/>
    <w:rsid w:val="00EB2B66"/>
    <w:rsid w:val="00EB2D6D"/>
    <w:rsid w:val="00EB5F5A"/>
    <w:rsid w:val="00EB6417"/>
    <w:rsid w:val="00EB6F75"/>
    <w:rsid w:val="00EB764C"/>
    <w:rsid w:val="00EB78BF"/>
    <w:rsid w:val="00EC08D4"/>
    <w:rsid w:val="00EC1917"/>
    <w:rsid w:val="00EC1A12"/>
    <w:rsid w:val="00EC1A74"/>
    <w:rsid w:val="00EC248F"/>
    <w:rsid w:val="00EC3087"/>
    <w:rsid w:val="00EC544D"/>
    <w:rsid w:val="00EC5620"/>
    <w:rsid w:val="00EC5AC5"/>
    <w:rsid w:val="00EC6176"/>
    <w:rsid w:val="00EC7421"/>
    <w:rsid w:val="00ED0241"/>
    <w:rsid w:val="00ED393C"/>
    <w:rsid w:val="00ED6C8B"/>
    <w:rsid w:val="00EE008E"/>
    <w:rsid w:val="00EE0C9E"/>
    <w:rsid w:val="00EE0D3D"/>
    <w:rsid w:val="00EE15CD"/>
    <w:rsid w:val="00EE247F"/>
    <w:rsid w:val="00EE2F08"/>
    <w:rsid w:val="00EE3039"/>
    <w:rsid w:val="00EE33E7"/>
    <w:rsid w:val="00EE55BC"/>
    <w:rsid w:val="00EE5A87"/>
    <w:rsid w:val="00EE63DF"/>
    <w:rsid w:val="00EE7E62"/>
    <w:rsid w:val="00EF0913"/>
    <w:rsid w:val="00EF1E4A"/>
    <w:rsid w:val="00EF3B3B"/>
    <w:rsid w:val="00EF5B81"/>
    <w:rsid w:val="00EF6053"/>
    <w:rsid w:val="00EF6B13"/>
    <w:rsid w:val="00F01C1C"/>
    <w:rsid w:val="00F04014"/>
    <w:rsid w:val="00F05437"/>
    <w:rsid w:val="00F10195"/>
    <w:rsid w:val="00F106E1"/>
    <w:rsid w:val="00F10BB3"/>
    <w:rsid w:val="00F11858"/>
    <w:rsid w:val="00F1408C"/>
    <w:rsid w:val="00F17AEF"/>
    <w:rsid w:val="00F17CEA"/>
    <w:rsid w:val="00F20BEE"/>
    <w:rsid w:val="00F214C3"/>
    <w:rsid w:val="00F21698"/>
    <w:rsid w:val="00F2189D"/>
    <w:rsid w:val="00F2205E"/>
    <w:rsid w:val="00F223EE"/>
    <w:rsid w:val="00F22EA1"/>
    <w:rsid w:val="00F23939"/>
    <w:rsid w:val="00F23E0E"/>
    <w:rsid w:val="00F25114"/>
    <w:rsid w:val="00F25226"/>
    <w:rsid w:val="00F272E0"/>
    <w:rsid w:val="00F3466C"/>
    <w:rsid w:val="00F35391"/>
    <w:rsid w:val="00F358D5"/>
    <w:rsid w:val="00F35C7B"/>
    <w:rsid w:val="00F4026F"/>
    <w:rsid w:val="00F40B66"/>
    <w:rsid w:val="00F41C77"/>
    <w:rsid w:val="00F4221F"/>
    <w:rsid w:val="00F43B88"/>
    <w:rsid w:val="00F4400C"/>
    <w:rsid w:val="00F477E5"/>
    <w:rsid w:val="00F50647"/>
    <w:rsid w:val="00F50737"/>
    <w:rsid w:val="00F5168B"/>
    <w:rsid w:val="00F51B05"/>
    <w:rsid w:val="00F521AD"/>
    <w:rsid w:val="00F528A3"/>
    <w:rsid w:val="00F55CA9"/>
    <w:rsid w:val="00F578F3"/>
    <w:rsid w:val="00F57A8D"/>
    <w:rsid w:val="00F60DF5"/>
    <w:rsid w:val="00F615F9"/>
    <w:rsid w:val="00F618AB"/>
    <w:rsid w:val="00F633ED"/>
    <w:rsid w:val="00F63577"/>
    <w:rsid w:val="00F64C11"/>
    <w:rsid w:val="00F66B80"/>
    <w:rsid w:val="00F724B5"/>
    <w:rsid w:val="00F72EAD"/>
    <w:rsid w:val="00F72F05"/>
    <w:rsid w:val="00F73BB9"/>
    <w:rsid w:val="00F745CB"/>
    <w:rsid w:val="00F749BD"/>
    <w:rsid w:val="00F74EF1"/>
    <w:rsid w:val="00F751AB"/>
    <w:rsid w:val="00F76F5A"/>
    <w:rsid w:val="00F773E0"/>
    <w:rsid w:val="00F81290"/>
    <w:rsid w:val="00F82877"/>
    <w:rsid w:val="00F83332"/>
    <w:rsid w:val="00F83888"/>
    <w:rsid w:val="00F86067"/>
    <w:rsid w:val="00F8767A"/>
    <w:rsid w:val="00F92EF3"/>
    <w:rsid w:val="00F93C85"/>
    <w:rsid w:val="00F951B0"/>
    <w:rsid w:val="00F9762D"/>
    <w:rsid w:val="00FA010D"/>
    <w:rsid w:val="00FA15DA"/>
    <w:rsid w:val="00FA421B"/>
    <w:rsid w:val="00FA59A8"/>
    <w:rsid w:val="00FA7DD5"/>
    <w:rsid w:val="00FA7F99"/>
    <w:rsid w:val="00FB060A"/>
    <w:rsid w:val="00FB35EE"/>
    <w:rsid w:val="00FB4140"/>
    <w:rsid w:val="00FB42FC"/>
    <w:rsid w:val="00FB5C88"/>
    <w:rsid w:val="00FB6EA5"/>
    <w:rsid w:val="00FC3EF9"/>
    <w:rsid w:val="00FC3FBA"/>
    <w:rsid w:val="00FC406C"/>
    <w:rsid w:val="00FC4973"/>
    <w:rsid w:val="00FC51A4"/>
    <w:rsid w:val="00FC612F"/>
    <w:rsid w:val="00FC6CDF"/>
    <w:rsid w:val="00FD1B15"/>
    <w:rsid w:val="00FD1BBD"/>
    <w:rsid w:val="00FD3ADF"/>
    <w:rsid w:val="00FD4477"/>
    <w:rsid w:val="00FD6383"/>
    <w:rsid w:val="00FD67BF"/>
    <w:rsid w:val="00FD688C"/>
    <w:rsid w:val="00FE026D"/>
    <w:rsid w:val="00FE15D4"/>
    <w:rsid w:val="00FE68E2"/>
    <w:rsid w:val="00FF09A2"/>
    <w:rsid w:val="00FF16CD"/>
    <w:rsid w:val="00FF27B1"/>
    <w:rsid w:val="00FF2D9F"/>
    <w:rsid w:val="00FF57CF"/>
    <w:rsid w:val="00FF7055"/>
    <w:rsid w:val="00FF76D4"/>
    <w:rsid w:val="00FF7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7887523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4072F"/>
  </w:style>
  <w:style w:type="paragraph" w:styleId="Heading1">
    <w:name w:val="heading 1"/>
    <w:basedOn w:val="Normal"/>
    <w:next w:val="Normal"/>
    <w:link w:val="Heading1Char"/>
    <w:uiPriority w:val="9"/>
    <w:qFormat/>
    <w:rsid w:val="0030541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C6EAB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0541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55CA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747A8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448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4486F"/>
  </w:style>
  <w:style w:type="paragraph" w:styleId="Footer">
    <w:name w:val="footer"/>
    <w:basedOn w:val="Normal"/>
    <w:link w:val="FooterChar"/>
    <w:uiPriority w:val="99"/>
    <w:unhideWhenUsed/>
    <w:rsid w:val="005448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4486F"/>
  </w:style>
  <w:style w:type="paragraph" w:styleId="BalloonText">
    <w:name w:val="Balloon Text"/>
    <w:basedOn w:val="Normal"/>
    <w:link w:val="BalloonTextChar"/>
    <w:uiPriority w:val="99"/>
    <w:semiHidden/>
    <w:unhideWhenUsed/>
    <w:rsid w:val="00442BB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2BB8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12727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0541A"/>
    <w:rPr>
      <w:rFonts w:asciiTheme="majorHAnsi" w:eastAsiaTheme="majorEastAsia" w:hAnsiTheme="majorHAnsi" w:cstheme="majorBidi"/>
      <w:b/>
      <w:bCs/>
      <w:color w:val="2C6EAB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0541A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65B38"/>
  </w:style>
  <w:style w:type="table" w:styleId="TableGrid">
    <w:name w:val="Table Grid"/>
    <w:basedOn w:val="TableNormal"/>
    <w:uiPriority w:val="59"/>
    <w:rsid w:val="00E65B3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F55CA9"/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A4C01"/>
    <w:pPr>
      <w:spacing w:after="0"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A4C01"/>
    <w:rPr>
      <w:rFonts w:ascii="Lucida Grande" w:hAnsi="Lucida Grande" w:cs="Lucida Grande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2D56AC"/>
    <w:rPr>
      <w:color w:val="808080"/>
    </w:rPr>
  </w:style>
  <w:style w:type="character" w:styleId="PageNumber">
    <w:name w:val="page number"/>
    <w:basedOn w:val="DefaultParagraphFont"/>
    <w:uiPriority w:val="99"/>
    <w:semiHidden/>
    <w:unhideWhenUsed/>
    <w:rsid w:val="002D56AC"/>
  </w:style>
  <w:style w:type="paragraph" w:styleId="TOCHeading">
    <w:name w:val="TOC Heading"/>
    <w:basedOn w:val="Heading1"/>
    <w:next w:val="Normal"/>
    <w:uiPriority w:val="39"/>
    <w:unhideWhenUsed/>
    <w:qFormat/>
    <w:rsid w:val="00076EAB"/>
    <w:pPr>
      <w:spacing w:line="276" w:lineRule="auto"/>
      <w:outlineLvl w:val="9"/>
    </w:pPr>
    <w:rPr>
      <w:color w:val="2E74B5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076EAB"/>
    <w:pPr>
      <w:spacing w:before="120" w:after="0"/>
    </w:pPr>
    <w:rPr>
      <w:b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076EAB"/>
    <w:pPr>
      <w:spacing w:after="0"/>
      <w:ind w:left="220"/>
    </w:pPr>
    <w:rPr>
      <w:b/>
    </w:rPr>
  </w:style>
  <w:style w:type="paragraph" w:styleId="TOC3">
    <w:name w:val="toc 3"/>
    <w:basedOn w:val="Normal"/>
    <w:next w:val="Normal"/>
    <w:autoRedefine/>
    <w:uiPriority w:val="39"/>
    <w:unhideWhenUsed/>
    <w:rsid w:val="006854B2"/>
    <w:pPr>
      <w:tabs>
        <w:tab w:val="left" w:pos="993"/>
        <w:tab w:val="right" w:leader="dot" w:pos="8777"/>
      </w:tabs>
      <w:spacing w:after="0" w:line="480" w:lineRule="auto"/>
      <w:ind w:left="709"/>
      <w:jc w:val="both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076EAB"/>
    <w:pPr>
      <w:spacing w:after="0"/>
      <w:ind w:left="66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076EAB"/>
    <w:pPr>
      <w:spacing w:after="0"/>
      <w:ind w:left="88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076EAB"/>
    <w:pPr>
      <w:spacing w:after="0"/>
      <w:ind w:left="11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076EAB"/>
    <w:pPr>
      <w:spacing w:after="0"/>
      <w:ind w:left="132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076EAB"/>
    <w:pPr>
      <w:spacing w:after="0"/>
      <w:ind w:left="154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076EAB"/>
    <w:pPr>
      <w:spacing w:after="0"/>
      <w:ind w:left="1760"/>
    </w:pPr>
    <w:rPr>
      <w:sz w:val="20"/>
      <w:szCs w:val="20"/>
    </w:rPr>
  </w:style>
  <w:style w:type="paragraph" w:styleId="Revision">
    <w:name w:val="Revision"/>
    <w:hidden/>
    <w:uiPriority w:val="99"/>
    <w:semiHidden/>
    <w:rsid w:val="00F4026F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4072F"/>
  </w:style>
  <w:style w:type="paragraph" w:styleId="Heading1">
    <w:name w:val="heading 1"/>
    <w:basedOn w:val="Normal"/>
    <w:next w:val="Normal"/>
    <w:link w:val="Heading1Char"/>
    <w:uiPriority w:val="9"/>
    <w:qFormat/>
    <w:rsid w:val="0030541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C6EAB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0541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55CA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747A8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448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4486F"/>
  </w:style>
  <w:style w:type="paragraph" w:styleId="Footer">
    <w:name w:val="footer"/>
    <w:basedOn w:val="Normal"/>
    <w:link w:val="FooterChar"/>
    <w:uiPriority w:val="99"/>
    <w:unhideWhenUsed/>
    <w:rsid w:val="005448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4486F"/>
  </w:style>
  <w:style w:type="paragraph" w:styleId="BalloonText">
    <w:name w:val="Balloon Text"/>
    <w:basedOn w:val="Normal"/>
    <w:link w:val="BalloonTextChar"/>
    <w:uiPriority w:val="99"/>
    <w:semiHidden/>
    <w:unhideWhenUsed/>
    <w:rsid w:val="00442BB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42BB8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12727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0541A"/>
    <w:rPr>
      <w:rFonts w:asciiTheme="majorHAnsi" w:eastAsiaTheme="majorEastAsia" w:hAnsiTheme="majorHAnsi" w:cstheme="majorBidi"/>
      <w:b/>
      <w:bCs/>
      <w:color w:val="2C6EAB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0541A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65B38"/>
  </w:style>
  <w:style w:type="table" w:styleId="TableGrid">
    <w:name w:val="Table Grid"/>
    <w:basedOn w:val="TableNormal"/>
    <w:uiPriority w:val="59"/>
    <w:rsid w:val="00E65B3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3Char">
    <w:name w:val="Heading 3 Char"/>
    <w:basedOn w:val="DefaultParagraphFont"/>
    <w:link w:val="Heading3"/>
    <w:uiPriority w:val="9"/>
    <w:rsid w:val="00F55CA9"/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A4C01"/>
    <w:pPr>
      <w:spacing w:after="0" w:line="240" w:lineRule="auto"/>
    </w:pPr>
    <w:rPr>
      <w:rFonts w:ascii="Lucida Grande" w:hAnsi="Lucida Grande" w:cs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A4C01"/>
    <w:rPr>
      <w:rFonts w:ascii="Lucida Grande" w:hAnsi="Lucida Grande" w:cs="Lucida Grande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2D56AC"/>
    <w:rPr>
      <w:color w:val="808080"/>
    </w:rPr>
  </w:style>
  <w:style w:type="character" w:styleId="PageNumber">
    <w:name w:val="page number"/>
    <w:basedOn w:val="DefaultParagraphFont"/>
    <w:uiPriority w:val="99"/>
    <w:semiHidden/>
    <w:unhideWhenUsed/>
    <w:rsid w:val="002D56AC"/>
  </w:style>
  <w:style w:type="paragraph" w:styleId="TOCHeading">
    <w:name w:val="TOC Heading"/>
    <w:basedOn w:val="Heading1"/>
    <w:next w:val="Normal"/>
    <w:uiPriority w:val="39"/>
    <w:unhideWhenUsed/>
    <w:qFormat/>
    <w:rsid w:val="00076EAB"/>
    <w:pPr>
      <w:spacing w:line="276" w:lineRule="auto"/>
      <w:outlineLvl w:val="9"/>
    </w:pPr>
    <w:rPr>
      <w:color w:val="2E74B5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076EAB"/>
    <w:pPr>
      <w:spacing w:before="120" w:after="0"/>
    </w:pPr>
    <w:rPr>
      <w:b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076EAB"/>
    <w:pPr>
      <w:spacing w:after="0"/>
      <w:ind w:left="220"/>
    </w:pPr>
    <w:rPr>
      <w:b/>
    </w:rPr>
  </w:style>
  <w:style w:type="paragraph" w:styleId="TOC3">
    <w:name w:val="toc 3"/>
    <w:basedOn w:val="Normal"/>
    <w:next w:val="Normal"/>
    <w:autoRedefine/>
    <w:uiPriority w:val="39"/>
    <w:unhideWhenUsed/>
    <w:rsid w:val="006854B2"/>
    <w:pPr>
      <w:tabs>
        <w:tab w:val="left" w:pos="993"/>
        <w:tab w:val="right" w:leader="dot" w:pos="8777"/>
      </w:tabs>
      <w:spacing w:after="0" w:line="480" w:lineRule="auto"/>
      <w:ind w:left="709"/>
      <w:jc w:val="both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076EAB"/>
    <w:pPr>
      <w:spacing w:after="0"/>
      <w:ind w:left="66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076EAB"/>
    <w:pPr>
      <w:spacing w:after="0"/>
      <w:ind w:left="88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076EAB"/>
    <w:pPr>
      <w:spacing w:after="0"/>
      <w:ind w:left="11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076EAB"/>
    <w:pPr>
      <w:spacing w:after="0"/>
      <w:ind w:left="132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076EAB"/>
    <w:pPr>
      <w:spacing w:after="0"/>
      <w:ind w:left="154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076EAB"/>
    <w:pPr>
      <w:spacing w:after="0"/>
      <w:ind w:left="1760"/>
    </w:pPr>
    <w:rPr>
      <w:sz w:val="20"/>
      <w:szCs w:val="20"/>
    </w:rPr>
  </w:style>
  <w:style w:type="paragraph" w:styleId="Revision">
    <w:name w:val="Revision"/>
    <w:hidden/>
    <w:uiPriority w:val="99"/>
    <w:semiHidden/>
    <w:rsid w:val="00F4026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944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80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41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88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97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35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1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60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83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34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37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26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12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1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05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98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70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2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64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50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627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8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480E5D-FD1B-B54B-B308-7A1696C3E4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95</TotalTime>
  <Pages>2</Pages>
  <Words>732</Words>
  <Characters>4174</Characters>
  <Application>Microsoft Macintosh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na Lathifunnisa</dc:creator>
  <cp:keywords/>
  <dc:description/>
  <cp:lastModifiedBy>Anggun Karina</cp:lastModifiedBy>
  <cp:revision>916</cp:revision>
  <cp:lastPrinted>2019-01-22T03:12:00Z</cp:lastPrinted>
  <dcterms:created xsi:type="dcterms:W3CDTF">2019-01-23T04:43:00Z</dcterms:created>
  <dcterms:modified xsi:type="dcterms:W3CDTF">2019-05-07T19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12f52dd-f4db-3fec-9e93-03974420d60e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